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ink/ink1.xml" ContentType="application/inkml+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6E3248" w:rsidRDefault="006E3248" w:rsidP="00CA31F6"/>
                          <w:p w14:paraId="0074EEEE" w14:textId="77777777" w:rsidR="006E3248" w:rsidRDefault="006E3248" w:rsidP="00CA31F6"/>
                          <w:p w14:paraId="20FED896" w14:textId="77777777" w:rsidR="006E3248" w:rsidRDefault="006E3248" w:rsidP="00CA31F6"/>
                          <w:p w14:paraId="6BC7A7D7" w14:textId="77777777" w:rsidR="006E3248" w:rsidRDefault="006E3248" w:rsidP="00CA31F6"/>
                          <w:p w14:paraId="657ED508" w14:textId="77777777" w:rsidR="006E3248" w:rsidRDefault="006E3248" w:rsidP="00CA31F6"/>
                          <w:p w14:paraId="4DBF881F" w14:textId="77777777" w:rsidR="006E3248" w:rsidRDefault="006E3248" w:rsidP="00CA31F6"/>
                          <w:p w14:paraId="47D5DC89" w14:textId="77777777" w:rsidR="006E3248" w:rsidRDefault="006E3248"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6E3248" w:rsidRDefault="006E3248" w:rsidP="00CA31F6"/>
                    <w:p w14:paraId="0074EEEE" w14:textId="77777777" w:rsidR="006E3248" w:rsidRDefault="006E3248" w:rsidP="00CA31F6"/>
                    <w:p w14:paraId="20FED896" w14:textId="77777777" w:rsidR="006E3248" w:rsidRDefault="006E3248" w:rsidP="00CA31F6"/>
                    <w:p w14:paraId="6BC7A7D7" w14:textId="77777777" w:rsidR="006E3248" w:rsidRDefault="006E3248" w:rsidP="00CA31F6"/>
                    <w:p w14:paraId="657ED508" w14:textId="77777777" w:rsidR="006E3248" w:rsidRDefault="006E3248" w:rsidP="00CA31F6"/>
                    <w:p w14:paraId="4DBF881F" w14:textId="77777777" w:rsidR="006E3248" w:rsidRDefault="006E3248" w:rsidP="00CA31F6"/>
                    <w:p w14:paraId="47D5DC89" w14:textId="77777777" w:rsidR="006E3248" w:rsidRDefault="006E3248"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6E3248">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6E3248">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6E3248">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6E3248">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6E3248">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6E3248">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6E3248">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6E3248">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6E3248">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6E3248">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6E3248">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6E3248">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6E3248">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3581894B" w14:textId="00C642E0" w:rsidR="00F535E5"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4538391" w:history="1">
        <w:r w:rsidR="00F535E5" w:rsidRPr="00964DAE">
          <w:rPr>
            <w:rStyle w:val="Hyperlink"/>
            <w:noProof/>
          </w:rPr>
          <w:t>1</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rPr>
          <w:t>Introdução</w:t>
        </w:r>
        <w:r w:rsidR="00F535E5">
          <w:rPr>
            <w:noProof/>
            <w:webHidden/>
          </w:rPr>
          <w:tab/>
        </w:r>
        <w:r w:rsidR="00F535E5">
          <w:rPr>
            <w:noProof/>
            <w:webHidden/>
          </w:rPr>
          <w:fldChar w:fldCharType="begin"/>
        </w:r>
        <w:r w:rsidR="00F535E5">
          <w:rPr>
            <w:noProof/>
            <w:webHidden/>
          </w:rPr>
          <w:instrText xml:space="preserve"> PAGEREF _Toc44538391 \h </w:instrText>
        </w:r>
        <w:r w:rsidR="00F535E5">
          <w:rPr>
            <w:noProof/>
            <w:webHidden/>
          </w:rPr>
        </w:r>
        <w:r w:rsidR="00F535E5">
          <w:rPr>
            <w:noProof/>
            <w:webHidden/>
          </w:rPr>
          <w:fldChar w:fldCharType="separate"/>
        </w:r>
        <w:r w:rsidR="00F535E5">
          <w:rPr>
            <w:noProof/>
            <w:webHidden/>
          </w:rPr>
          <w:t>10</w:t>
        </w:r>
        <w:r w:rsidR="00F535E5">
          <w:rPr>
            <w:noProof/>
            <w:webHidden/>
          </w:rPr>
          <w:fldChar w:fldCharType="end"/>
        </w:r>
      </w:hyperlink>
    </w:p>
    <w:p w14:paraId="457CD890" w14:textId="235C7590" w:rsidR="00F535E5" w:rsidRDefault="006E3248">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392" w:history="1">
        <w:r w:rsidR="00F535E5" w:rsidRPr="00964DAE">
          <w:rPr>
            <w:rStyle w:val="Hyperlink"/>
            <w:noProof/>
          </w:rPr>
          <w:t>2</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rPr>
          <w:t>Trabalhos relacionados</w:t>
        </w:r>
        <w:r w:rsidR="00F535E5">
          <w:rPr>
            <w:noProof/>
            <w:webHidden/>
          </w:rPr>
          <w:tab/>
        </w:r>
        <w:r w:rsidR="00F535E5">
          <w:rPr>
            <w:noProof/>
            <w:webHidden/>
          </w:rPr>
          <w:fldChar w:fldCharType="begin"/>
        </w:r>
        <w:r w:rsidR="00F535E5">
          <w:rPr>
            <w:noProof/>
            <w:webHidden/>
          </w:rPr>
          <w:instrText xml:space="preserve"> PAGEREF _Toc44538392 \h </w:instrText>
        </w:r>
        <w:r w:rsidR="00F535E5">
          <w:rPr>
            <w:noProof/>
            <w:webHidden/>
          </w:rPr>
        </w:r>
        <w:r w:rsidR="00F535E5">
          <w:rPr>
            <w:noProof/>
            <w:webHidden/>
          </w:rPr>
          <w:fldChar w:fldCharType="separate"/>
        </w:r>
        <w:r w:rsidR="00F535E5">
          <w:rPr>
            <w:noProof/>
            <w:webHidden/>
          </w:rPr>
          <w:t>14</w:t>
        </w:r>
        <w:r w:rsidR="00F535E5">
          <w:rPr>
            <w:noProof/>
            <w:webHidden/>
          </w:rPr>
          <w:fldChar w:fldCharType="end"/>
        </w:r>
      </w:hyperlink>
    </w:p>
    <w:p w14:paraId="618CEFBE" w14:textId="14BDECC9" w:rsidR="00F535E5" w:rsidRDefault="006E3248">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3" w:history="1">
        <w:r w:rsidR="00F535E5" w:rsidRPr="00964DAE">
          <w:rPr>
            <w:rStyle w:val="Hyperlink"/>
          </w:rPr>
          <w:t>2.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protocolo de revisão</w:t>
        </w:r>
        <w:r w:rsidR="00F535E5">
          <w:rPr>
            <w:webHidden/>
          </w:rPr>
          <w:tab/>
        </w:r>
        <w:r w:rsidR="00F535E5">
          <w:rPr>
            <w:webHidden/>
          </w:rPr>
          <w:fldChar w:fldCharType="begin"/>
        </w:r>
        <w:r w:rsidR="00F535E5">
          <w:rPr>
            <w:webHidden/>
          </w:rPr>
          <w:instrText xml:space="preserve"> PAGEREF _Toc44538393 \h </w:instrText>
        </w:r>
        <w:r w:rsidR="00F535E5">
          <w:rPr>
            <w:webHidden/>
          </w:rPr>
        </w:r>
        <w:r w:rsidR="00F535E5">
          <w:rPr>
            <w:webHidden/>
          </w:rPr>
          <w:fldChar w:fldCharType="separate"/>
        </w:r>
        <w:r w:rsidR="00F535E5">
          <w:rPr>
            <w:webHidden/>
          </w:rPr>
          <w:t>14</w:t>
        </w:r>
        <w:r w:rsidR="00F535E5">
          <w:rPr>
            <w:webHidden/>
          </w:rPr>
          <w:fldChar w:fldCharType="end"/>
        </w:r>
      </w:hyperlink>
    </w:p>
    <w:p w14:paraId="76D62748" w14:textId="4B670F23" w:rsidR="00F535E5" w:rsidRDefault="006E3248">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4" w:history="1">
        <w:r w:rsidR="00F535E5" w:rsidRPr="00964DAE">
          <w:rPr>
            <w:rStyle w:val="Hyperlink"/>
          </w:rPr>
          <w:t>2.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PROCURA NOS MOTORES DE BUSCA</w:t>
        </w:r>
        <w:r w:rsidR="00F535E5">
          <w:rPr>
            <w:webHidden/>
          </w:rPr>
          <w:tab/>
        </w:r>
        <w:r w:rsidR="00F535E5">
          <w:rPr>
            <w:webHidden/>
          </w:rPr>
          <w:fldChar w:fldCharType="begin"/>
        </w:r>
        <w:r w:rsidR="00F535E5">
          <w:rPr>
            <w:webHidden/>
          </w:rPr>
          <w:instrText xml:space="preserve"> PAGEREF _Toc44538394 \h </w:instrText>
        </w:r>
        <w:r w:rsidR="00F535E5">
          <w:rPr>
            <w:webHidden/>
          </w:rPr>
        </w:r>
        <w:r w:rsidR="00F535E5">
          <w:rPr>
            <w:webHidden/>
          </w:rPr>
          <w:fldChar w:fldCharType="separate"/>
        </w:r>
        <w:r w:rsidR="00F535E5">
          <w:rPr>
            <w:webHidden/>
          </w:rPr>
          <w:t>15</w:t>
        </w:r>
        <w:r w:rsidR="00F535E5">
          <w:rPr>
            <w:webHidden/>
          </w:rPr>
          <w:fldChar w:fldCharType="end"/>
        </w:r>
      </w:hyperlink>
    </w:p>
    <w:p w14:paraId="10ADFE81" w14:textId="58185BA3" w:rsidR="00F535E5" w:rsidRDefault="006E3248">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5" w:history="1">
        <w:r w:rsidR="00F535E5" w:rsidRPr="00964DAE">
          <w:rPr>
            <w:rStyle w:val="Hyperlink"/>
          </w:rPr>
          <w:t>2.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ETAPAS DA REVISÃO DOS TRABALHOS</w:t>
        </w:r>
        <w:r w:rsidR="00F535E5">
          <w:rPr>
            <w:webHidden/>
          </w:rPr>
          <w:tab/>
        </w:r>
        <w:r w:rsidR="00F535E5">
          <w:rPr>
            <w:webHidden/>
          </w:rPr>
          <w:fldChar w:fldCharType="begin"/>
        </w:r>
        <w:r w:rsidR="00F535E5">
          <w:rPr>
            <w:webHidden/>
          </w:rPr>
          <w:instrText xml:space="preserve"> PAGEREF _Toc44538395 \h </w:instrText>
        </w:r>
        <w:r w:rsidR="00F535E5">
          <w:rPr>
            <w:webHidden/>
          </w:rPr>
        </w:r>
        <w:r w:rsidR="00F535E5">
          <w:rPr>
            <w:webHidden/>
          </w:rPr>
          <w:fldChar w:fldCharType="separate"/>
        </w:r>
        <w:r w:rsidR="00F535E5">
          <w:rPr>
            <w:webHidden/>
          </w:rPr>
          <w:t>17</w:t>
        </w:r>
        <w:r w:rsidR="00F535E5">
          <w:rPr>
            <w:webHidden/>
          </w:rPr>
          <w:fldChar w:fldCharType="end"/>
        </w:r>
      </w:hyperlink>
    </w:p>
    <w:p w14:paraId="7E094C63" w14:textId="0CF4F60C" w:rsidR="00F535E5" w:rsidRDefault="006E3248">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396" w:history="1">
        <w:r w:rsidR="00F535E5" w:rsidRPr="00964DAE">
          <w:rPr>
            <w:rStyle w:val="Hyperlink"/>
          </w:rPr>
          <w:t>2.3.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Trabalhos selecionados</w:t>
        </w:r>
        <w:r w:rsidR="00F535E5">
          <w:rPr>
            <w:webHidden/>
          </w:rPr>
          <w:tab/>
        </w:r>
        <w:r w:rsidR="00F535E5">
          <w:rPr>
            <w:webHidden/>
          </w:rPr>
          <w:fldChar w:fldCharType="begin"/>
        </w:r>
        <w:r w:rsidR="00F535E5">
          <w:rPr>
            <w:webHidden/>
          </w:rPr>
          <w:instrText xml:space="preserve"> PAGEREF _Toc44538396 \h </w:instrText>
        </w:r>
        <w:r w:rsidR="00F535E5">
          <w:rPr>
            <w:webHidden/>
          </w:rPr>
        </w:r>
        <w:r w:rsidR="00F535E5">
          <w:rPr>
            <w:webHidden/>
          </w:rPr>
          <w:fldChar w:fldCharType="separate"/>
        </w:r>
        <w:r w:rsidR="00F535E5">
          <w:rPr>
            <w:webHidden/>
          </w:rPr>
          <w:t>18</w:t>
        </w:r>
        <w:r w:rsidR="00F535E5">
          <w:rPr>
            <w:webHidden/>
          </w:rPr>
          <w:fldChar w:fldCharType="end"/>
        </w:r>
      </w:hyperlink>
    </w:p>
    <w:p w14:paraId="45C474A4" w14:textId="6895FB0D" w:rsidR="00F535E5" w:rsidRDefault="006E3248">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7" w:history="1">
        <w:r w:rsidR="00F535E5" w:rsidRPr="00964DAE">
          <w:rPr>
            <w:rStyle w:val="Hyperlink"/>
          </w:rPr>
          <w:t>2.4</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FUNCIONALIDADES DOS TRABALHOS INVESTIGADOS</w:t>
        </w:r>
        <w:r w:rsidR="00F535E5">
          <w:rPr>
            <w:webHidden/>
          </w:rPr>
          <w:tab/>
        </w:r>
        <w:r w:rsidR="00F535E5">
          <w:rPr>
            <w:webHidden/>
          </w:rPr>
          <w:fldChar w:fldCharType="begin"/>
        </w:r>
        <w:r w:rsidR="00F535E5">
          <w:rPr>
            <w:webHidden/>
          </w:rPr>
          <w:instrText xml:space="preserve"> PAGEREF _Toc44538397 \h </w:instrText>
        </w:r>
        <w:r w:rsidR="00F535E5">
          <w:rPr>
            <w:webHidden/>
          </w:rPr>
        </w:r>
        <w:r w:rsidR="00F535E5">
          <w:rPr>
            <w:webHidden/>
          </w:rPr>
          <w:fldChar w:fldCharType="separate"/>
        </w:r>
        <w:r w:rsidR="00F535E5">
          <w:rPr>
            <w:webHidden/>
          </w:rPr>
          <w:t>29</w:t>
        </w:r>
        <w:r w:rsidR="00F535E5">
          <w:rPr>
            <w:webHidden/>
          </w:rPr>
          <w:fldChar w:fldCharType="end"/>
        </w:r>
      </w:hyperlink>
    </w:p>
    <w:p w14:paraId="1CBB8907" w14:textId="21C973A1" w:rsidR="00F535E5" w:rsidRDefault="006E3248">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8" w:history="1">
        <w:r w:rsidR="00F535E5" w:rsidRPr="00964DAE">
          <w:rPr>
            <w:rStyle w:val="Hyperlink"/>
          </w:rPr>
          <w:t>2.5</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nclusões dos trabalhos revisados</w:t>
        </w:r>
        <w:r w:rsidR="00F535E5">
          <w:rPr>
            <w:webHidden/>
          </w:rPr>
          <w:tab/>
        </w:r>
        <w:r w:rsidR="00F535E5">
          <w:rPr>
            <w:webHidden/>
          </w:rPr>
          <w:fldChar w:fldCharType="begin"/>
        </w:r>
        <w:r w:rsidR="00F535E5">
          <w:rPr>
            <w:webHidden/>
          </w:rPr>
          <w:instrText xml:space="preserve"> PAGEREF _Toc44538398 \h </w:instrText>
        </w:r>
        <w:r w:rsidR="00F535E5">
          <w:rPr>
            <w:webHidden/>
          </w:rPr>
        </w:r>
        <w:r w:rsidR="00F535E5">
          <w:rPr>
            <w:webHidden/>
          </w:rPr>
          <w:fldChar w:fldCharType="separate"/>
        </w:r>
        <w:r w:rsidR="00F535E5">
          <w:rPr>
            <w:webHidden/>
          </w:rPr>
          <w:t>32</w:t>
        </w:r>
        <w:r w:rsidR="00F535E5">
          <w:rPr>
            <w:webHidden/>
          </w:rPr>
          <w:fldChar w:fldCharType="end"/>
        </w:r>
      </w:hyperlink>
    </w:p>
    <w:p w14:paraId="61849607" w14:textId="584BF8F0" w:rsidR="00F535E5" w:rsidRDefault="006E3248">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399" w:history="1">
        <w:r w:rsidR="00F535E5" w:rsidRPr="00964DAE">
          <w:rPr>
            <w:rStyle w:val="Hyperlink"/>
            <w:noProof/>
            <w:lang w:val="en-US"/>
          </w:rPr>
          <w:t>3</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lang w:val="en-US"/>
          </w:rPr>
          <w:t>Modelagem do “Dynamic and Contextual Recommendations of Music”</w:t>
        </w:r>
        <w:r w:rsidR="00F535E5">
          <w:rPr>
            <w:noProof/>
            <w:webHidden/>
          </w:rPr>
          <w:tab/>
        </w:r>
        <w:r w:rsidR="00F535E5">
          <w:rPr>
            <w:noProof/>
            <w:webHidden/>
          </w:rPr>
          <w:fldChar w:fldCharType="begin"/>
        </w:r>
        <w:r w:rsidR="00F535E5">
          <w:rPr>
            <w:noProof/>
            <w:webHidden/>
          </w:rPr>
          <w:instrText xml:space="preserve"> PAGEREF _Toc44538399 \h </w:instrText>
        </w:r>
        <w:r w:rsidR="00F535E5">
          <w:rPr>
            <w:noProof/>
            <w:webHidden/>
          </w:rPr>
        </w:r>
        <w:r w:rsidR="00F535E5">
          <w:rPr>
            <w:noProof/>
            <w:webHidden/>
          </w:rPr>
          <w:fldChar w:fldCharType="separate"/>
        </w:r>
        <w:r w:rsidR="00F535E5">
          <w:rPr>
            <w:noProof/>
            <w:webHidden/>
          </w:rPr>
          <w:t>34</w:t>
        </w:r>
        <w:r w:rsidR="00F535E5">
          <w:rPr>
            <w:noProof/>
            <w:webHidden/>
          </w:rPr>
          <w:fldChar w:fldCharType="end"/>
        </w:r>
      </w:hyperlink>
    </w:p>
    <w:p w14:paraId="367C6522" w14:textId="2666E4AD" w:rsidR="00F535E5" w:rsidRDefault="006E3248">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00" w:history="1">
        <w:r w:rsidR="00F535E5" w:rsidRPr="00964DAE">
          <w:rPr>
            <w:rStyle w:val="Hyperlink"/>
          </w:rPr>
          <w:t>3.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ntexto</w:t>
        </w:r>
        <w:r w:rsidR="00F535E5">
          <w:rPr>
            <w:webHidden/>
          </w:rPr>
          <w:tab/>
        </w:r>
        <w:r w:rsidR="00F535E5">
          <w:rPr>
            <w:webHidden/>
          </w:rPr>
          <w:fldChar w:fldCharType="begin"/>
        </w:r>
        <w:r w:rsidR="00F535E5">
          <w:rPr>
            <w:webHidden/>
          </w:rPr>
          <w:instrText xml:space="preserve"> PAGEREF _Toc44538400 \h </w:instrText>
        </w:r>
        <w:r w:rsidR="00F535E5">
          <w:rPr>
            <w:webHidden/>
          </w:rPr>
        </w:r>
        <w:r w:rsidR="00F535E5">
          <w:rPr>
            <w:webHidden/>
          </w:rPr>
          <w:fldChar w:fldCharType="separate"/>
        </w:r>
        <w:r w:rsidR="00F535E5">
          <w:rPr>
            <w:webHidden/>
          </w:rPr>
          <w:t>34</w:t>
        </w:r>
        <w:r w:rsidR="00F535E5">
          <w:rPr>
            <w:webHidden/>
          </w:rPr>
          <w:fldChar w:fldCharType="end"/>
        </w:r>
      </w:hyperlink>
    </w:p>
    <w:p w14:paraId="5D4093FB" w14:textId="35A378A6" w:rsidR="00F535E5" w:rsidRDefault="006E3248">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1" w:history="1">
        <w:r w:rsidR="00F535E5" w:rsidRPr="00964DAE">
          <w:rPr>
            <w:rStyle w:val="Hyperlink"/>
          </w:rPr>
          <w:t>3.1.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que é o contexto comportamental?</w:t>
        </w:r>
        <w:r w:rsidR="00F535E5">
          <w:rPr>
            <w:webHidden/>
          </w:rPr>
          <w:tab/>
        </w:r>
        <w:r w:rsidR="00F535E5">
          <w:rPr>
            <w:webHidden/>
          </w:rPr>
          <w:fldChar w:fldCharType="begin"/>
        </w:r>
        <w:r w:rsidR="00F535E5">
          <w:rPr>
            <w:webHidden/>
          </w:rPr>
          <w:instrText xml:space="preserve"> PAGEREF _Toc44538401 \h </w:instrText>
        </w:r>
        <w:r w:rsidR="00F535E5">
          <w:rPr>
            <w:webHidden/>
          </w:rPr>
        </w:r>
        <w:r w:rsidR="00F535E5">
          <w:rPr>
            <w:webHidden/>
          </w:rPr>
          <w:fldChar w:fldCharType="separate"/>
        </w:r>
        <w:r w:rsidR="00F535E5">
          <w:rPr>
            <w:webHidden/>
          </w:rPr>
          <w:t>35</w:t>
        </w:r>
        <w:r w:rsidR="00F535E5">
          <w:rPr>
            <w:webHidden/>
          </w:rPr>
          <w:fldChar w:fldCharType="end"/>
        </w:r>
      </w:hyperlink>
    </w:p>
    <w:p w14:paraId="1179DABB" w14:textId="40A2FCDB" w:rsidR="00F535E5" w:rsidRDefault="006E3248">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2" w:history="1">
        <w:r w:rsidR="00F535E5" w:rsidRPr="00964DAE">
          <w:rPr>
            <w:rStyle w:val="Hyperlink"/>
          </w:rPr>
          <w:t>3.1.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que é o contexto ambiente?</w:t>
        </w:r>
        <w:r w:rsidR="00F535E5">
          <w:rPr>
            <w:webHidden/>
          </w:rPr>
          <w:tab/>
        </w:r>
        <w:r w:rsidR="00F535E5">
          <w:rPr>
            <w:webHidden/>
          </w:rPr>
          <w:fldChar w:fldCharType="begin"/>
        </w:r>
        <w:r w:rsidR="00F535E5">
          <w:rPr>
            <w:webHidden/>
          </w:rPr>
          <w:instrText xml:space="preserve"> PAGEREF _Toc44538402 \h </w:instrText>
        </w:r>
        <w:r w:rsidR="00F535E5">
          <w:rPr>
            <w:webHidden/>
          </w:rPr>
        </w:r>
        <w:r w:rsidR="00F535E5">
          <w:rPr>
            <w:webHidden/>
          </w:rPr>
          <w:fldChar w:fldCharType="separate"/>
        </w:r>
        <w:r w:rsidR="00F535E5">
          <w:rPr>
            <w:webHidden/>
          </w:rPr>
          <w:t>36</w:t>
        </w:r>
        <w:r w:rsidR="00F535E5">
          <w:rPr>
            <w:webHidden/>
          </w:rPr>
          <w:fldChar w:fldCharType="end"/>
        </w:r>
      </w:hyperlink>
    </w:p>
    <w:p w14:paraId="0AC8E38C" w14:textId="3839CC9F" w:rsidR="00F535E5" w:rsidRDefault="006E3248">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3" w:history="1">
        <w:r w:rsidR="00F535E5" w:rsidRPr="00964DAE">
          <w:rPr>
            <w:rStyle w:val="Hyperlink"/>
          </w:rPr>
          <w:t>3.1.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será obtido os contextos?</w:t>
        </w:r>
        <w:r w:rsidR="00F535E5">
          <w:rPr>
            <w:webHidden/>
          </w:rPr>
          <w:tab/>
        </w:r>
        <w:r w:rsidR="00F535E5">
          <w:rPr>
            <w:webHidden/>
          </w:rPr>
          <w:fldChar w:fldCharType="begin"/>
        </w:r>
        <w:r w:rsidR="00F535E5">
          <w:rPr>
            <w:webHidden/>
          </w:rPr>
          <w:instrText xml:space="preserve"> PAGEREF _Toc44538403 \h </w:instrText>
        </w:r>
        <w:r w:rsidR="00F535E5">
          <w:rPr>
            <w:webHidden/>
          </w:rPr>
        </w:r>
        <w:r w:rsidR="00F535E5">
          <w:rPr>
            <w:webHidden/>
          </w:rPr>
          <w:fldChar w:fldCharType="separate"/>
        </w:r>
        <w:r w:rsidR="00F535E5">
          <w:rPr>
            <w:webHidden/>
          </w:rPr>
          <w:t>36</w:t>
        </w:r>
        <w:r w:rsidR="00F535E5">
          <w:rPr>
            <w:webHidden/>
          </w:rPr>
          <w:fldChar w:fldCharType="end"/>
        </w:r>
      </w:hyperlink>
    </w:p>
    <w:p w14:paraId="57CE1A65" w14:textId="54C5FB95" w:rsidR="00F535E5" w:rsidRDefault="006E3248">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4" w:history="1">
        <w:r w:rsidR="00F535E5" w:rsidRPr="00964DAE">
          <w:rPr>
            <w:rStyle w:val="Hyperlink"/>
          </w:rPr>
          <w:t>3.1.4</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O que são as ações do usuário?</w:t>
        </w:r>
        <w:r w:rsidR="00F535E5">
          <w:rPr>
            <w:webHidden/>
          </w:rPr>
          <w:tab/>
        </w:r>
        <w:r w:rsidR="00F535E5">
          <w:rPr>
            <w:webHidden/>
          </w:rPr>
          <w:fldChar w:fldCharType="begin"/>
        </w:r>
        <w:r w:rsidR="00F535E5">
          <w:rPr>
            <w:webHidden/>
          </w:rPr>
          <w:instrText xml:space="preserve"> PAGEREF _Toc44538404 \h </w:instrText>
        </w:r>
        <w:r w:rsidR="00F535E5">
          <w:rPr>
            <w:webHidden/>
          </w:rPr>
        </w:r>
        <w:r w:rsidR="00F535E5">
          <w:rPr>
            <w:webHidden/>
          </w:rPr>
          <w:fldChar w:fldCharType="separate"/>
        </w:r>
        <w:r w:rsidR="00F535E5">
          <w:rPr>
            <w:webHidden/>
          </w:rPr>
          <w:t>37</w:t>
        </w:r>
        <w:r w:rsidR="00F535E5">
          <w:rPr>
            <w:webHidden/>
          </w:rPr>
          <w:fldChar w:fldCharType="end"/>
        </w:r>
      </w:hyperlink>
    </w:p>
    <w:p w14:paraId="18D778CC" w14:textId="3E271E8F" w:rsidR="00F535E5" w:rsidRDefault="006E3248">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05" w:history="1">
        <w:r w:rsidR="00F535E5" w:rsidRPr="00964DAE">
          <w:rPr>
            <w:rStyle w:val="Hyperlink"/>
          </w:rPr>
          <w:t>3.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Metodologia do sistema</w:t>
        </w:r>
        <w:r w:rsidR="00F535E5">
          <w:rPr>
            <w:webHidden/>
          </w:rPr>
          <w:tab/>
        </w:r>
        <w:r w:rsidR="00F535E5">
          <w:rPr>
            <w:webHidden/>
          </w:rPr>
          <w:fldChar w:fldCharType="begin"/>
        </w:r>
        <w:r w:rsidR="00F535E5">
          <w:rPr>
            <w:webHidden/>
          </w:rPr>
          <w:instrText xml:space="preserve"> PAGEREF _Toc44538405 \h </w:instrText>
        </w:r>
        <w:r w:rsidR="00F535E5">
          <w:rPr>
            <w:webHidden/>
          </w:rPr>
        </w:r>
        <w:r w:rsidR="00F535E5">
          <w:rPr>
            <w:webHidden/>
          </w:rPr>
          <w:fldChar w:fldCharType="separate"/>
        </w:r>
        <w:r w:rsidR="00F535E5">
          <w:rPr>
            <w:webHidden/>
          </w:rPr>
          <w:t>38</w:t>
        </w:r>
        <w:r w:rsidR="00F535E5">
          <w:rPr>
            <w:webHidden/>
          </w:rPr>
          <w:fldChar w:fldCharType="end"/>
        </w:r>
      </w:hyperlink>
    </w:p>
    <w:p w14:paraId="1D41F75D" w14:textId="4E04E71A" w:rsidR="00F535E5" w:rsidRDefault="006E3248">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6" w:history="1">
        <w:r w:rsidR="00F535E5" w:rsidRPr="00964DAE">
          <w:rPr>
            <w:rStyle w:val="Hyperlink"/>
          </w:rPr>
          <w:t>3.2.1</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capturar as ações do usuário e enviá-las ao sistema?</w:t>
        </w:r>
        <w:r w:rsidR="00F535E5">
          <w:rPr>
            <w:webHidden/>
          </w:rPr>
          <w:tab/>
        </w:r>
        <w:r w:rsidR="00F535E5">
          <w:rPr>
            <w:webHidden/>
          </w:rPr>
          <w:fldChar w:fldCharType="begin"/>
        </w:r>
        <w:r w:rsidR="00F535E5">
          <w:rPr>
            <w:webHidden/>
          </w:rPr>
          <w:instrText xml:space="preserve"> PAGEREF _Toc44538406 \h </w:instrText>
        </w:r>
        <w:r w:rsidR="00F535E5">
          <w:rPr>
            <w:webHidden/>
          </w:rPr>
        </w:r>
        <w:r w:rsidR="00F535E5">
          <w:rPr>
            <w:webHidden/>
          </w:rPr>
          <w:fldChar w:fldCharType="separate"/>
        </w:r>
        <w:r w:rsidR="00F535E5">
          <w:rPr>
            <w:webHidden/>
          </w:rPr>
          <w:t>43</w:t>
        </w:r>
        <w:r w:rsidR="00F535E5">
          <w:rPr>
            <w:webHidden/>
          </w:rPr>
          <w:fldChar w:fldCharType="end"/>
        </w:r>
      </w:hyperlink>
    </w:p>
    <w:p w14:paraId="06BB68AE" w14:textId="7C00568E" w:rsidR="00F535E5" w:rsidRDefault="006E3248">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7" w:history="1">
        <w:r w:rsidR="00F535E5" w:rsidRPr="00964DAE">
          <w:rPr>
            <w:rStyle w:val="Hyperlink"/>
          </w:rPr>
          <w:t>3.2.2</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validar se as ações do usuário condizem com o contexto?</w:t>
        </w:r>
        <w:r w:rsidR="00F535E5">
          <w:rPr>
            <w:webHidden/>
          </w:rPr>
          <w:tab/>
        </w:r>
        <w:r w:rsidR="00F535E5">
          <w:rPr>
            <w:webHidden/>
          </w:rPr>
          <w:fldChar w:fldCharType="begin"/>
        </w:r>
        <w:r w:rsidR="00F535E5">
          <w:rPr>
            <w:webHidden/>
          </w:rPr>
          <w:instrText xml:space="preserve"> PAGEREF _Toc44538407 \h </w:instrText>
        </w:r>
        <w:r w:rsidR="00F535E5">
          <w:rPr>
            <w:webHidden/>
          </w:rPr>
        </w:r>
        <w:r w:rsidR="00F535E5">
          <w:rPr>
            <w:webHidden/>
          </w:rPr>
          <w:fldChar w:fldCharType="separate"/>
        </w:r>
        <w:r w:rsidR="00F535E5">
          <w:rPr>
            <w:webHidden/>
          </w:rPr>
          <w:t>43</w:t>
        </w:r>
        <w:r w:rsidR="00F535E5">
          <w:rPr>
            <w:webHidden/>
          </w:rPr>
          <w:fldChar w:fldCharType="end"/>
        </w:r>
      </w:hyperlink>
    </w:p>
    <w:p w14:paraId="5EAB9009" w14:textId="032CE67A" w:rsidR="00F535E5" w:rsidRDefault="006E3248">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8" w:history="1">
        <w:r w:rsidR="00F535E5" w:rsidRPr="00964DAE">
          <w:rPr>
            <w:rStyle w:val="Hyperlink"/>
          </w:rPr>
          <w:t>3.2.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relacionar as músicas que o usuário gosta aos contextos?</w:t>
        </w:r>
        <w:r w:rsidR="00F535E5">
          <w:rPr>
            <w:webHidden/>
          </w:rPr>
          <w:tab/>
        </w:r>
        <w:r w:rsidR="00F535E5">
          <w:rPr>
            <w:webHidden/>
          </w:rPr>
          <w:fldChar w:fldCharType="begin"/>
        </w:r>
        <w:r w:rsidR="00F535E5">
          <w:rPr>
            <w:webHidden/>
          </w:rPr>
          <w:instrText xml:space="preserve"> PAGEREF _Toc44538408 \h </w:instrText>
        </w:r>
        <w:r w:rsidR="00F535E5">
          <w:rPr>
            <w:webHidden/>
          </w:rPr>
        </w:r>
        <w:r w:rsidR="00F535E5">
          <w:rPr>
            <w:webHidden/>
          </w:rPr>
          <w:fldChar w:fldCharType="separate"/>
        </w:r>
        <w:r w:rsidR="00F535E5">
          <w:rPr>
            <w:webHidden/>
          </w:rPr>
          <w:t>44</w:t>
        </w:r>
        <w:r w:rsidR="00F535E5">
          <w:rPr>
            <w:webHidden/>
          </w:rPr>
          <w:fldChar w:fldCharType="end"/>
        </w:r>
      </w:hyperlink>
    </w:p>
    <w:p w14:paraId="76C18547" w14:textId="4EB6B6FD" w:rsidR="00F535E5" w:rsidRDefault="006E3248">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9" w:history="1">
        <w:r w:rsidR="00F535E5" w:rsidRPr="00964DAE">
          <w:rPr>
            <w:rStyle w:val="Hyperlink"/>
          </w:rPr>
          <w:t>3.2.4</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classificar o contexto para apresentar para usuário?</w:t>
        </w:r>
        <w:r w:rsidR="00F535E5">
          <w:rPr>
            <w:webHidden/>
          </w:rPr>
          <w:tab/>
        </w:r>
        <w:r w:rsidR="00F535E5">
          <w:rPr>
            <w:webHidden/>
          </w:rPr>
          <w:fldChar w:fldCharType="begin"/>
        </w:r>
        <w:r w:rsidR="00F535E5">
          <w:rPr>
            <w:webHidden/>
          </w:rPr>
          <w:instrText xml:space="preserve"> PAGEREF _Toc44538409 \h </w:instrText>
        </w:r>
        <w:r w:rsidR="00F535E5">
          <w:rPr>
            <w:webHidden/>
          </w:rPr>
        </w:r>
        <w:r w:rsidR="00F535E5">
          <w:rPr>
            <w:webHidden/>
          </w:rPr>
          <w:fldChar w:fldCharType="separate"/>
        </w:r>
        <w:r w:rsidR="00F535E5">
          <w:rPr>
            <w:webHidden/>
          </w:rPr>
          <w:t>44</w:t>
        </w:r>
        <w:r w:rsidR="00F535E5">
          <w:rPr>
            <w:webHidden/>
          </w:rPr>
          <w:fldChar w:fldCharType="end"/>
        </w:r>
      </w:hyperlink>
    </w:p>
    <w:p w14:paraId="7922F717" w14:textId="69A89AC9" w:rsidR="00F535E5" w:rsidRDefault="006E3248">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10" w:history="1">
        <w:r w:rsidR="00F535E5" w:rsidRPr="00964DAE">
          <w:rPr>
            <w:rStyle w:val="Hyperlink"/>
          </w:rPr>
          <w:t>3.2.5</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recomendar novas músicas a partir da relação de contexto x música?</w:t>
        </w:r>
        <w:r w:rsidR="00F535E5">
          <w:rPr>
            <w:webHidden/>
          </w:rPr>
          <w:tab/>
        </w:r>
        <w:r w:rsidR="00F535E5">
          <w:rPr>
            <w:webHidden/>
          </w:rPr>
          <w:fldChar w:fldCharType="begin"/>
        </w:r>
        <w:r w:rsidR="00F535E5">
          <w:rPr>
            <w:webHidden/>
          </w:rPr>
          <w:instrText xml:space="preserve"> PAGEREF _Toc44538410 \h </w:instrText>
        </w:r>
        <w:r w:rsidR="00F535E5">
          <w:rPr>
            <w:webHidden/>
          </w:rPr>
        </w:r>
        <w:r w:rsidR="00F535E5">
          <w:rPr>
            <w:webHidden/>
          </w:rPr>
          <w:fldChar w:fldCharType="separate"/>
        </w:r>
        <w:r w:rsidR="00F535E5">
          <w:rPr>
            <w:webHidden/>
          </w:rPr>
          <w:t>45</w:t>
        </w:r>
        <w:r w:rsidR="00F535E5">
          <w:rPr>
            <w:webHidden/>
          </w:rPr>
          <w:fldChar w:fldCharType="end"/>
        </w:r>
      </w:hyperlink>
    </w:p>
    <w:p w14:paraId="4D6E28C3" w14:textId="4F667DD7" w:rsidR="00F535E5" w:rsidRDefault="006E3248">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11" w:history="1">
        <w:r w:rsidR="00F535E5" w:rsidRPr="00964DAE">
          <w:rPr>
            <w:rStyle w:val="Hyperlink"/>
          </w:rPr>
          <w:t>3.2.6</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Como o trabalho vai avaliar as recomendações feitas?</w:t>
        </w:r>
        <w:r w:rsidR="00F535E5">
          <w:rPr>
            <w:webHidden/>
          </w:rPr>
          <w:tab/>
        </w:r>
        <w:r w:rsidR="00F535E5">
          <w:rPr>
            <w:webHidden/>
          </w:rPr>
          <w:fldChar w:fldCharType="begin"/>
        </w:r>
        <w:r w:rsidR="00F535E5">
          <w:rPr>
            <w:webHidden/>
          </w:rPr>
          <w:instrText xml:space="preserve"> PAGEREF _Toc44538411 \h </w:instrText>
        </w:r>
        <w:r w:rsidR="00F535E5">
          <w:rPr>
            <w:webHidden/>
          </w:rPr>
        </w:r>
        <w:r w:rsidR="00F535E5">
          <w:rPr>
            <w:webHidden/>
          </w:rPr>
          <w:fldChar w:fldCharType="separate"/>
        </w:r>
        <w:r w:rsidR="00F535E5">
          <w:rPr>
            <w:webHidden/>
          </w:rPr>
          <w:t>46</w:t>
        </w:r>
        <w:r w:rsidR="00F535E5">
          <w:rPr>
            <w:webHidden/>
          </w:rPr>
          <w:fldChar w:fldCharType="end"/>
        </w:r>
      </w:hyperlink>
    </w:p>
    <w:p w14:paraId="161EA0FA" w14:textId="59C54EE9" w:rsidR="00F535E5" w:rsidRDefault="006E3248">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12" w:history="1">
        <w:r w:rsidR="00F535E5" w:rsidRPr="00964DAE">
          <w:rPr>
            <w:rStyle w:val="Hyperlink"/>
          </w:rPr>
          <w:t>3.3</w:t>
        </w:r>
        <w:r w:rsidR="00F535E5">
          <w:rPr>
            <w:rFonts w:asciiTheme="minorHAnsi" w:eastAsiaTheme="minorEastAsia" w:hAnsiTheme="minorHAnsi" w:cstheme="minorBidi"/>
            <w:iCs w:val="0"/>
            <w:color w:val="auto"/>
            <w:sz w:val="22"/>
            <w:szCs w:val="22"/>
            <w:lang w:eastAsia="pt-BR"/>
          </w:rPr>
          <w:tab/>
        </w:r>
        <w:r w:rsidR="00F535E5" w:rsidRPr="00964DAE">
          <w:rPr>
            <w:rStyle w:val="Hyperlink"/>
          </w:rPr>
          <w:t>roteiro</w:t>
        </w:r>
        <w:r w:rsidR="00F535E5">
          <w:rPr>
            <w:webHidden/>
          </w:rPr>
          <w:tab/>
        </w:r>
        <w:r w:rsidR="00F535E5">
          <w:rPr>
            <w:webHidden/>
          </w:rPr>
          <w:fldChar w:fldCharType="begin"/>
        </w:r>
        <w:r w:rsidR="00F535E5">
          <w:rPr>
            <w:webHidden/>
          </w:rPr>
          <w:instrText xml:space="preserve"> PAGEREF _Toc44538412 \h </w:instrText>
        </w:r>
        <w:r w:rsidR="00F535E5">
          <w:rPr>
            <w:webHidden/>
          </w:rPr>
        </w:r>
        <w:r w:rsidR="00F535E5">
          <w:rPr>
            <w:webHidden/>
          </w:rPr>
          <w:fldChar w:fldCharType="separate"/>
        </w:r>
        <w:r w:rsidR="00F535E5">
          <w:rPr>
            <w:webHidden/>
          </w:rPr>
          <w:t>46</w:t>
        </w:r>
        <w:r w:rsidR="00F535E5">
          <w:rPr>
            <w:webHidden/>
          </w:rPr>
          <w:fldChar w:fldCharType="end"/>
        </w:r>
      </w:hyperlink>
    </w:p>
    <w:p w14:paraId="30124C05" w14:textId="2F275A9C" w:rsidR="00F535E5" w:rsidRDefault="006E3248">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413" w:history="1">
        <w:r w:rsidR="00F535E5" w:rsidRPr="00964DAE">
          <w:rPr>
            <w:rStyle w:val="Hyperlink"/>
            <w:noProof/>
          </w:rPr>
          <w:t>4</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rPr>
          <w:t>CONCLUSÃO</w:t>
        </w:r>
        <w:r w:rsidR="00F535E5">
          <w:rPr>
            <w:noProof/>
            <w:webHidden/>
          </w:rPr>
          <w:tab/>
        </w:r>
        <w:r w:rsidR="00F535E5">
          <w:rPr>
            <w:noProof/>
            <w:webHidden/>
          </w:rPr>
          <w:fldChar w:fldCharType="begin"/>
        </w:r>
        <w:r w:rsidR="00F535E5">
          <w:rPr>
            <w:noProof/>
            <w:webHidden/>
          </w:rPr>
          <w:instrText xml:space="preserve"> PAGEREF _Toc44538413 \h </w:instrText>
        </w:r>
        <w:r w:rsidR="00F535E5">
          <w:rPr>
            <w:noProof/>
            <w:webHidden/>
          </w:rPr>
        </w:r>
        <w:r w:rsidR="00F535E5">
          <w:rPr>
            <w:noProof/>
            <w:webHidden/>
          </w:rPr>
          <w:fldChar w:fldCharType="separate"/>
        </w:r>
        <w:r w:rsidR="00F535E5">
          <w:rPr>
            <w:noProof/>
            <w:webHidden/>
          </w:rPr>
          <w:t>47</w:t>
        </w:r>
        <w:r w:rsidR="00F535E5">
          <w:rPr>
            <w:noProof/>
            <w:webHidden/>
          </w:rPr>
          <w:fldChar w:fldCharType="end"/>
        </w:r>
      </w:hyperlink>
    </w:p>
    <w:p w14:paraId="48FB344E" w14:textId="4AE1B435" w:rsidR="00F535E5" w:rsidRDefault="006E3248">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414" w:history="1">
        <w:r w:rsidR="00F535E5" w:rsidRPr="00964DAE">
          <w:rPr>
            <w:rStyle w:val="Hyperlink"/>
            <w:noProof/>
          </w:rPr>
          <w:t>Referências Bibliográficas</w:t>
        </w:r>
        <w:r w:rsidR="00F535E5">
          <w:rPr>
            <w:noProof/>
            <w:webHidden/>
          </w:rPr>
          <w:tab/>
        </w:r>
        <w:r w:rsidR="00F535E5">
          <w:rPr>
            <w:noProof/>
            <w:webHidden/>
          </w:rPr>
          <w:fldChar w:fldCharType="begin"/>
        </w:r>
        <w:r w:rsidR="00F535E5">
          <w:rPr>
            <w:noProof/>
            <w:webHidden/>
          </w:rPr>
          <w:instrText xml:space="preserve"> PAGEREF _Toc44538414 \h </w:instrText>
        </w:r>
        <w:r w:rsidR="00F535E5">
          <w:rPr>
            <w:noProof/>
            <w:webHidden/>
          </w:rPr>
        </w:r>
        <w:r w:rsidR="00F535E5">
          <w:rPr>
            <w:noProof/>
            <w:webHidden/>
          </w:rPr>
          <w:fldChar w:fldCharType="separate"/>
        </w:r>
        <w:r w:rsidR="00F535E5">
          <w:rPr>
            <w:noProof/>
            <w:webHidden/>
          </w:rPr>
          <w:t>48</w:t>
        </w:r>
        <w:r w:rsidR="00F535E5">
          <w:rPr>
            <w:noProof/>
            <w:webHidden/>
          </w:rPr>
          <w:fldChar w:fldCharType="end"/>
        </w:r>
      </w:hyperlink>
    </w:p>
    <w:p w14:paraId="5AA42494" w14:textId="68128207"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 w:name="_Toc53928594"/>
      <w:bookmarkStart w:id="3" w:name="_Toc44538391"/>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4" w:name="_Toc44538392"/>
      <w:r>
        <w:lastRenderedPageBreak/>
        <w:t>Trabalhos relacionados</w:t>
      </w:r>
      <w:bookmarkEnd w:id="4"/>
    </w:p>
    <w:p w14:paraId="5CB45EF1" w14:textId="2484E37E"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E22E004" w:rsidR="004A66A0" w:rsidRDefault="004A66A0" w:rsidP="00CA31F6">
      <w:pPr>
        <w:pStyle w:val="Ttulo2"/>
      </w:pPr>
      <w:bookmarkStart w:id="5" w:name="_Toc44538393"/>
      <w:r>
        <w:t>O protocolo d</w:t>
      </w:r>
      <w:r w:rsidR="00765824">
        <w:t>e</w:t>
      </w:r>
      <w:r>
        <w:t xml:space="preserve"> revisão</w:t>
      </w:r>
      <w:bookmarkEnd w:id="5"/>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6" w:name="_Toc44538394"/>
      <w:r w:rsidRPr="004A3A38">
        <w:t>PROCURA NOS MOTORES DE BUSCA</w:t>
      </w:r>
      <w:bookmarkEnd w:id="6"/>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7"/>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7"/>
      <w:r w:rsidR="004A7D8A">
        <w:rPr>
          <w:rStyle w:val="Refdecomentrio"/>
        </w:rPr>
        <w:commentReference w:id="7"/>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w:t>
      </w:r>
      <w:r w:rsidR="00BE1376">
        <w:lastRenderedPageBreak/>
        <w:t xml:space="preserve">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35E6A49C" w:rsidR="00B00090" w:rsidRDefault="00B00090" w:rsidP="00CA31F6">
      <w:pPr>
        <w:pStyle w:val="Legenda"/>
      </w:pPr>
      <w:bookmarkStart w:id="8" w:name="_Ref40822595"/>
      <w:bookmarkStart w:id="9" w:name="_Ref40822554"/>
      <w:bookmarkStart w:id="10"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w:t>
      </w:r>
      <w:r w:rsidR="00C7334A">
        <w:rPr>
          <w:noProof/>
        </w:rPr>
        <w:fldChar w:fldCharType="end"/>
      </w:r>
      <w:bookmarkEnd w:id="8"/>
      <w:r>
        <w:rPr>
          <w:noProof/>
        </w:rPr>
        <w:t xml:space="preserve"> -</w:t>
      </w:r>
      <w:r>
        <w:t xml:space="preserve"> Motor avançado de busca da</w:t>
      </w:r>
      <w:r w:rsidRPr="00A841A0">
        <w:t xml:space="preserve"> ACM (próprio, 2020)</w:t>
      </w:r>
      <w:bookmarkEnd w:id="9"/>
      <w:bookmarkEnd w:id="10"/>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4CA0432" w:rsidR="00FC71AF" w:rsidRDefault="00B00090" w:rsidP="00CA31F6">
      <w:pPr>
        <w:pStyle w:val="Legenda"/>
      </w:pPr>
      <w:bookmarkStart w:id="11" w:name="_Ref40822631"/>
      <w:bookmarkStart w:id="12"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2</w:t>
      </w:r>
      <w:r w:rsidR="00C7334A">
        <w:rPr>
          <w:noProof/>
        </w:rPr>
        <w:fldChar w:fldCharType="end"/>
      </w:r>
      <w:bookmarkEnd w:id="11"/>
      <w:r>
        <w:rPr>
          <w:noProof/>
        </w:rPr>
        <w:t xml:space="preserve"> -</w:t>
      </w:r>
      <w:r>
        <w:t xml:space="preserve"> Resultado de busca dos </w:t>
      </w:r>
      <w:proofErr w:type="spellStart"/>
      <w:r>
        <w:t>proceedings</w:t>
      </w:r>
      <w:proofErr w:type="spellEnd"/>
      <w:r>
        <w:t xml:space="preserve"> no motor de busca da ACM (próprio, 2020)</w:t>
      </w:r>
      <w:bookmarkEnd w:id="12"/>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884055" w:rsidR="00B00090" w:rsidRPr="00A478F0" w:rsidRDefault="00B00090" w:rsidP="00CA31F6">
      <w:pPr>
        <w:pStyle w:val="Legenda"/>
      </w:pPr>
      <w:bookmarkStart w:id="13" w:name="_Ref40822641"/>
      <w:bookmarkStart w:id="14"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3</w:t>
      </w:r>
      <w:r w:rsidR="00C7334A">
        <w:rPr>
          <w:noProof/>
        </w:rPr>
        <w:fldChar w:fldCharType="end"/>
      </w:r>
      <w:bookmarkEnd w:id="13"/>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4"/>
    </w:p>
    <w:p w14:paraId="01684C1C" w14:textId="2BA0CFCF" w:rsidR="004A3A38" w:rsidRDefault="008568F7" w:rsidP="00CA31F6">
      <w:pPr>
        <w:pStyle w:val="Ttulo2"/>
      </w:pPr>
      <w:bookmarkStart w:id="15" w:name="_Toc44538395"/>
      <w:r w:rsidRPr="008568F7">
        <w:t>ETAPAS DA REVISÃO DOS TRABALHOS</w:t>
      </w:r>
      <w:bookmarkEnd w:id="15"/>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54151287" w:rsidR="007815D6" w:rsidRDefault="00377BBD" w:rsidP="00CA31F6">
      <w:pPr>
        <w:pStyle w:val="Legenda"/>
      </w:pPr>
      <w:bookmarkStart w:id="16" w:name="_Ref40822414"/>
      <w:bookmarkStart w:id="17" w:name="_Ref40817235"/>
      <w:bookmarkStart w:id="18"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4</w:t>
      </w:r>
      <w:r w:rsidR="00C7334A">
        <w:rPr>
          <w:noProof/>
        </w:rPr>
        <w:fldChar w:fldCharType="end"/>
      </w:r>
      <w:bookmarkEnd w:id="16"/>
      <w:r w:rsidR="00412F59">
        <w:t xml:space="preserve"> - </w:t>
      </w:r>
      <w:r>
        <w:t>Etapas realizadas para filtrar os trabalhos encontrados no motor de busca da ACM</w:t>
      </w:r>
      <w:bookmarkEnd w:id="17"/>
      <w:r w:rsidR="004A14AF" w:rsidRPr="00353DD1">
        <w:t xml:space="preserve"> (próprio, 2020)</w:t>
      </w:r>
      <w:bookmarkEnd w:id="18"/>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4C824F90" w:rsidR="00016710" w:rsidRDefault="003B56C3" w:rsidP="00CA31F6">
      <w:pPr>
        <w:pStyle w:val="Legenda"/>
      </w:pPr>
      <w:bookmarkStart w:id="19" w:name="_Ref40822493"/>
      <w:bookmarkStart w:id="20" w:name="_Ref40822087"/>
      <w:bookmarkStart w:id="21"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5</w:t>
      </w:r>
      <w:r w:rsidR="00C7334A">
        <w:rPr>
          <w:noProof/>
        </w:rPr>
        <w:fldChar w:fldCharType="end"/>
      </w:r>
      <w:bookmarkEnd w:id="19"/>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0"/>
      <w:bookmarkEnd w:id="21"/>
    </w:p>
    <w:p w14:paraId="1201F167" w14:textId="0ED72CA8" w:rsidR="00CA77E5" w:rsidRPr="00CA77E5" w:rsidRDefault="00CA77E5" w:rsidP="00CA31F6"/>
    <w:p w14:paraId="79ACB8DA" w14:textId="1C16783D" w:rsidR="009F7EBE" w:rsidRDefault="002F7588" w:rsidP="00CA31F6">
      <w:pPr>
        <w:pStyle w:val="Ttulo3"/>
      </w:pPr>
      <w:r>
        <w:tab/>
      </w:r>
      <w:bookmarkStart w:id="22" w:name="_Toc44538396"/>
      <w:r w:rsidR="00B662FD">
        <w:t>Trabalhos selecionados</w:t>
      </w:r>
      <w:bookmarkEnd w:id="22"/>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3"/>
      <w:commentRangeStart w:id="24"/>
      <w:r w:rsidRPr="0012444C">
        <w:t xml:space="preserve">4 trabalhos relacionados </w:t>
      </w:r>
      <w:commentRangeEnd w:id="23"/>
      <w:r w:rsidR="004A7D8A">
        <w:rPr>
          <w:rStyle w:val="Refdecomentrio"/>
        </w:rPr>
        <w:commentReference w:id="23"/>
      </w:r>
      <w:commentRangeEnd w:id="24"/>
      <w:r w:rsidR="0050196A">
        <w:rPr>
          <w:rStyle w:val="Refdecomentrio"/>
        </w:rPr>
        <w:commentReference w:id="24"/>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7E8B9CA8" w:rsidR="00377BBD" w:rsidRDefault="00377BBD" w:rsidP="00CA31F6">
      <w:pPr>
        <w:pStyle w:val="Legenda"/>
      </w:pPr>
      <w:bookmarkStart w:id="25" w:name="_Ref40822509"/>
      <w:bookmarkStart w:id="26" w:name="_Ref40821926"/>
      <w:bookmarkStart w:id="27"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6</w:t>
      </w:r>
      <w:r w:rsidR="00C7334A">
        <w:rPr>
          <w:noProof/>
        </w:rPr>
        <w:fldChar w:fldCharType="end"/>
      </w:r>
      <w:bookmarkEnd w:id="25"/>
      <w:r w:rsidR="00052712">
        <w:t xml:space="preserve"> - </w:t>
      </w:r>
      <w:r>
        <w:t>Procedimento de filtro realizado baseado nos trabalhos encontrados no motor de busca da ACM</w:t>
      </w:r>
      <w:r w:rsidRPr="00353DD1">
        <w:t xml:space="preserve"> (próprio, 2020)</w:t>
      </w:r>
      <w:bookmarkEnd w:id="26"/>
      <w:bookmarkEnd w:id="27"/>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8"/>
      <w:r w:rsidR="0060257A">
        <w:t>breve</w:t>
      </w:r>
      <w:r w:rsidR="0050196A">
        <w:t xml:space="preserve"> resumo</w:t>
      </w:r>
      <w:r w:rsidR="003C36AB" w:rsidRPr="003C36AB">
        <w:t xml:space="preserve"> </w:t>
      </w:r>
      <w:commentRangeEnd w:id="28"/>
      <w:r w:rsidR="004A7D8A">
        <w:rPr>
          <w:rStyle w:val="Refdecomentrio"/>
        </w:rPr>
        <w:commentReference w:id="28"/>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29"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9"/>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0" w:name="_Ref40822303"/>
      <w:r w:rsidRPr="00E9095F">
        <w:rPr>
          <w:lang w:val="en-US"/>
        </w:rPr>
        <w:t>Prediction of music pairwise preferences from facial expressions</w:t>
      </w:r>
      <w:bookmarkEnd w:id="30"/>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1"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1"/>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2" w:name="_Ref40822320"/>
      <w:r w:rsidRPr="00D064C6">
        <w:rPr>
          <w:lang w:val="en-US"/>
        </w:rPr>
        <w:t>Quantitative Study of Music Listening Behavior in a Smartphone Context</w:t>
      </w:r>
      <w:bookmarkEnd w:id="32"/>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5055EDB" w:rsidR="00686678" w:rsidRDefault="00686678" w:rsidP="00CA31F6">
      <w:pPr>
        <w:pStyle w:val="Legenda"/>
      </w:pPr>
      <w:bookmarkStart w:id="33"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7</w:t>
      </w:r>
      <w:r w:rsidR="00C7334A">
        <w:rPr>
          <w:noProof/>
        </w:rPr>
        <w:fldChar w:fldCharType="end"/>
      </w:r>
      <w:r>
        <w:t xml:space="preserve"> Fatores da preferência musical </w:t>
      </w:r>
      <w:r w:rsidRPr="00353DD1">
        <w:t>(próprio, 2020)</w:t>
      </w:r>
      <w:bookmarkEnd w:id="33"/>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4" w:name="OLE_LINK1"/>
      <w:r w:rsidR="005F2713">
        <w:t xml:space="preserve"> </w:t>
      </w:r>
      <w:r w:rsidR="004A4D7D">
        <w:t>continha</w:t>
      </w:r>
      <w:bookmarkEnd w:id="34"/>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5" w:name="_Toc44538397"/>
      <w:r w:rsidRPr="005F2713">
        <w:t>FUNCIONALIDADES DOS TRABALHOS INVESTIGADOS</w:t>
      </w:r>
      <w:bookmarkEnd w:id="35"/>
    </w:p>
    <w:p w14:paraId="485F8F37" w14:textId="29C18B5E" w:rsidR="002522D8" w:rsidRDefault="00762CF2" w:rsidP="00CA31F6">
      <w:r>
        <w:tab/>
      </w:r>
      <w:commentRangeStart w:id="36"/>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6"/>
      <w:r w:rsidR="006A14FF">
        <w:rPr>
          <w:rStyle w:val="Refdecomentrio"/>
        </w:rPr>
        <w:commentReference w:id="36"/>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02B8ED23" w:rsidR="00FB0449" w:rsidRDefault="00FB0449" w:rsidP="00CA31F6">
      <w:pPr>
        <w:pStyle w:val="Legenda"/>
      </w:pPr>
      <w:bookmarkStart w:id="37" w:name="_Ref42381546"/>
      <w:bookmarkStart w:id="38"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2D4647">
        <w:rPr>
          <w:noProof/>
        </w:rPr>
        <w:t>1</w:t>
      </w:r>
      <w:r w:rsidR="00C7334A">
        <w:rPr>
          <w:noProof/>
        </w:rPr>
        <w:fldChar w:fldCharType="end"/>
      </w:r>
      <w:bookmarkEnd w:id="37"/>
      <w:r>
        <w:t xml:space="preserve"> </w:t>
      </w:r>
      <w:r w:rsidRPr="00B840C8">
        <w:t>Relação das funcionalidades desenvolvidas em cada artigo revisado</w:t>
      </w:r>
      <w:bookmarkEnd w:id="38"/>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A31F6"/>
        </w:tc>
        <w:tc>
          <w:tcPr>
            <w:tcW w:w="1790" w:type="dxa"/>
          </w:tcPr>
          <w:p w14:paraId="057BD11E" w14:textId="39023400" w:rsidR="00414B90" w:rsidRPr="00DF0B4C" w:rsidRDefault="00414B90" w:rsidP="00CA31F6">
            <w:pPr>
              <w:rPr>
                <w:lang w:val="en-US"/>
              </w:rPr>
            </w:pPr>
            <w:r w:rsidRPr="00DF0B4C">
              <w:rPr>
                <w:lang w:val="en-US"/>
              </w:rPr>
              <w:t>3.3.2 Prediction of music pairwise preferences from facial expressions</w:t>
            </w:r>
          </w:p>
        </w:tc>
        <w:tc>
          <w:tcPr>
            <w:tcW w:w="1754" w:type="dxa"/>
          </w:tcPr>
          <w:p w14:paraId="7A122D02" w14:textId="503AE228" w:rsidR="00414B90" w:rsidRPr="00DF0B4C" w:rsidRDefault="00414B90" w:rsidP="00CA31F6">
            <w:pPr>
              <w:rPr>
                <w:lang w:val="en-US"/>
              </w:rPr>
            </w:pPr>
            <w:r w:rsidRPr="00DF0B4C">
              <w:rPr>
                <w:lang w:val="en-US"/>
              </w:rPr>
              <w:t>3.3.3 Towards Intent-Aware Contextual Music Recommendation: Initial Experiments</w:t>
            </w:r>
          </w:p>
        </w:tc>
        <w:tc>
          <w:tcPr>
            <w:tcW w:w="2126" w:type="dxa"/>
          </w:tcPr>
          <w:p w14:paraId="2655A003" w14:textId="08AE25C2" w:rsidR="00414B90" w:rsidRPr="00DF0B4C" w:rsidRDefault="00414B90" w:rsidP="00CA31F6">
            <w:pPr>
              <w:rPr>
                <w:lang w:val="en-US"/>
              </w:rPr>
            </w:pPr>
            <w:r w:rsidRPr="00DF0B4C">
              <w:rPr>
                <w:lang w:val="en-US"/>
              </w:rPr>
              <w:t>3.3.4 Quantitative Study of Music Listening Behavior in a Smartphone Context</w:t>
            </w:r>
          </w:p>
        </w:tc>
        <w:tc>
          <w:tcPr>
            <w:tcW w:w="1129" w:type="dxa"/>
          </w:tcPr>
          <w:p w14:paraId="2211CFEF" w14:textId="34F1B733" w:rsidR="00414B90" w:rsidRPr="00902E83" w:rsidRDefault="00414B90" w:rsidP="00CA31F6">
            <w:r>
              <w:t>Proposta</w:t>
            </w:r>
            <w:r w:rsidRPr="00902E83">
              <w:t xml:space="preserve"> des</w:t>
            </w:r>
            <w:r w:rsidR="00DF0B4C">
              <w:t>t</w:t>
            </w:r>
            <w:r w:rsidRPr="00902E83">
              <w:t>e trabalho</w:t>
            </w:r>
          </w:p>
        </w:tc>
      </w:tr>
      <w:tr w:rsidR="00851876" w:rsidRPr="00902E83" w14:paraId="0F788A33" w14:textId="77777777" w:rsidTr="00757E6B">
        <w:tc>
          <w:tcPr>
            <w:tcW w:w="2263" w:type="dxa"/>
          </w:tcPr>
          <w:p w14:paraId="639B1DB5" w14:textId="313EBC24" w:rsidR="00414B90" w:rsidRPr="00902E83" w:rsidRDefault="00414B90" w:rsidP="00CA31F6">
            <w:r>
              <w:t>Tem foco no entendimento do contexto para recomendações musicais?</w:t>
            </w:r>
          </w:p>
        </w:tc>
        <w:tc>
          <w:tcPr>
            <w:tcW w:w="1790" w:type="dxa"/>
          </w:tcPr>
          <w:p w14:paraId="441F6F66" w14:textId="5FA12BD7" w:rsidR="00414B90" w:rsidRPr="007C62DC" w:rsidRDefault="00414B90" w:rsidP="00CA31F6">
            <w:r w:rsidRPr="00902E83">
              <w:rPr>
                <w:rFonts w:ascii="Segoe UI Symbol" w:hAnsi="Segoe UI Symbol" w:cs="Segoe UI Symbol"/>
              </w:rPr>
              <w:t>✔</w:t>
            </w:r>
          </w:p>
        </w:tc>
        <w:tc>
          <w:tcPr>
            <w:tcW w:w="1754" w:type="dxa"/>
          </w:tcPr>
          <w:p w14:paraId="05017945" w14:textId="4AB9FD06" w:rsidR="00414B90" w:rsidRPr="007C62DC" w:rsidRDefault="00414B90" w:rsidP="00CA31F6">
            <w:r w:rsidRPr="00902E83">
              <w:rPr>
                <w:rFonts w:ascii="Segoe UI Symbol" w:hAnsi="Segoe UI Symbol" w:cs="Segoe UI Symbol"/>
              </w:rPr>
              <w:t>✔</w:t>
            </w:r>
          </w:p>
        </w:tc>
        <w:tc>
          <w:tcPr>
            <w:tcW w:w="2126" w:type="dxa"/>
          </w:tcPr>
          <w:p w14:paraId="2495FE0C" w14:textId="3187CCA2" w:rsidR="00414B90" w:rsidRPr="007C62DC" w:rsidRDefault="00414B90" w:rsidP="00CA31F6">
            <w:r w:rsidRPr="00902E83">
              <w:rPr>
                <w:rFonts w:ascii="Segoe UI Symbol" w:hAnsi="Segoe UI Symbol" w:cs="Segoe UI Symbol"/>
              </w:rPr>
              <w:t>❌</w:t>
            </w:r>
          </w:p>
        </w:tc>
        <w:tc>
          <w:tcPr>
            <w:tcW w:w="1129" w:type="dxa"/>
          </w:tcPr>
          <w:p w14:paraId="293FCBC2" w14:textId="28EA475D" w:rsidR="00414B90" w:rsidRPr="00902E83" w:rsidRDefault="00414B90" w:rsidP="00CA31F6">
            <w:r w:rsidRPr="00902E83">
              <w:rPr>
                <w:rFonts w:ascii="Segoe UI Symbol" w:hAnsi="Segoe UI Symbol" w:cs="Segoe UI Symbol"/>
              </w:rPr>
              <w:t>✔</w:t>
            </w:r>
          </w:p>
        </w:tc>
      </w:tr>
      <w:tr w:rsidR="00851876" w:rsidRPr="00902E83" w14:paraId="4988E608" w14:textId="77777777" w:rsidTr="00757E6B">
        <w:tc>
          <w:tcPr>
            <w:tcW w:w="2263" w:type="dxa"/>
          </w:tcPr>
          <w:p w14:paraId="17CD6A31" w14:textId="6502524B" w:rsidR="00414B90" w:rsidRPr="00902E83" w:rsidRDefault="00414B90" w:rsidP="00CA31F6">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A31F6">
            <w:r w:rsidRPr="00902E83">
              <w:rPr>
                <w:rFonts w:ascii="Segoe UI Symbol" w:hAnsi="Segoe UI Symbol" w:cs="Segoe UI Symbol"/>
              </w:rPr>
              <w:t>❌</w:t>
            </w:r>
          </w:p>
        </w:tc>
        <w:tc>
          <w:tcPr>
            <w:tcW w:w="1754" w:type="dxa"/>
          </w:tcPr>
          <w:p w14:paraId="01538D4E" w14:textId="5CD2F69F" w:rsidR="00414B90" w:rsidRPr="00902E83" w:rsidRDefault="00414B90" w:rsidP="00CA31F6">
            <w:r w:rsidRPr="00902E83">
              <w:rPr>
                <w:rFonts w:ascii="Segoe UI Symbol" w:hAnsi="Segoe UI Symbol" w:cs="Segoe UI Symbol"/>
              </w:rPr>
              <w:t>❌</w:t>
            </w:r>
          </w:p>
        </w:tc>
        <w:tc>
          <w:tcPr>
            <w:tcW w:w="2126" w:type="dxa"/>
          </w:tcPr>
          <w:p w14:paraId="7D608D86" w14:textId="149A5948" w:rsidR="00414B90" w:rsidRPr="00902E83" w:rsidRDefault="00414B90" w:rsidP="00CA31F6">
            <w:r w:rsidRPr="00902E83">
              <w:rPr>
                <w:rFonts w:ascii="Segoe UI Symbol" w:hAnsi="Segoe UI Symbol" w:cs="Segoe UI Symbol"/>
              </w:rPr>
              <w:t>✔</w:t>
            </w:r>
          </w:p>
        </w:tc>
        <w:tc>
          <w:tcPr>
            <w:tcW w:w="1129" w:type="dxa"/>
          </w:tcPr>
          <w:p w14:paraId="7C22439D" w14:textId="1A6CB569" w:rsidR="00414B90" w:rsidRPr="00902E83" w:rsidRDefault="00414B90" w:rsidP="00CA31F6">
            <w:r w:rsidRPr="00902E83">
              <w:rPr>
                <w:rFonts w:ascii="Segoe UI Symbol" w:hAnsi="Segoe UI Symbol" w:cs="Segoe UI Symbol"/>
              </w:rPr>
              <w:t>✔</w:t>
            </w:r>
          </w:p>
        </w:tc>
      </w:tr>
      <w:tr w:rsidR="00851876" w:rsidRPr="00902E83" w14:paraId="3A01B34D" w14:textId="77777777" w:rsidTr="00757E6B">
        <w:tc>
          <w:tcPr>
            <w:tcW w:w="2263" w:type="dxa"/>
          </w:tcPr>
          <w:p w14:paraId="4C0B4223" w14:textId="34507218" w:rsidR="00414B90" w:rsidRPr="00902E83" w:rsidRDefault="00414B90" w:rsidP="00CA31F6">
            <w:r w:rsidRPr="00902E83">
              <w:t xml:space="preserve">Utiliza do contexto </w:t>
            </w:r>
            <w:r>
              <w:t>comportamental</w:t>
            </w:r>
            <w:r w:rsidRPr="00902E83">
              <w:t>?</w:t>
            </w:r>
          </w:p>
        </w:tc>
        <w:tc>
          <w:tcPr>
            <w:tcW w:w="1790" w:type="dxa"/>
          </w:tcPr>
          <w:p w14:paraId="625FC88F" w14:textId="23475129" w:rsidR="00414B90" w:rsidRPr="00902E83" w:rsidRDefault="00414B90" w:rsidP="00CA31F6">
            <w:r w:rsidRPr="00902E83">
              <w:rPr>
                <w:rFonts w:ascii="Segoe UI Symbol" w:hAnsi="Segoe UI Symbol" w:cs="Segoe UI Symbol"/>
              </w:rPr>
              <w:t>✔</w:t>
            </w:r>
          </w:p>
        </w:tc>
        <w:tc>
          <w:tcPr>
            <w:tcW w:w="1754" w:type="dxa"/>
          </w:tcPr>
          <w:p w14:paraId="0F9DFEDA" w14:textId="50E7C2EE" w:rsidR="00414B90" w:rsidRPr="00902E83" w:rsidRDefault="00414B90" w:rsidP="00CA31F6">
            <w:r w:rsidRPr="00902E83">
              <w:rPr>
                <w:rFonts w:ascii="Segoe UI Symbol" w:hAnsi="Segoe UI Symbol" w:cs="Segoe UI Symbol"/>
              </w:rPr>
              <w:t>✔</w:t>
            </w:r>
          </w:p>
        </w:tc>
        <w:tc>
          <w:tcPr>
            <w:tcW w:w="2126" w:type="dxa"/>
          </w:tcPr>
          <w:p w14:paraId="3B46B010" w14:textId="6FC15AB7" w:rsidR="00414B90" w:rsidRPr="00902E83" w:rsidRDefault="00414B90" w:rsidP="00CA31F6">
            <w:r w:rsidRPr="00902E83">
              <w:rPr>
                <w:rFonts w:ascii="Segoe UI Symbol" w:hAnsi="Segoe UI Symbol" w:cs="Segoe UI Symbol"/>
              </w:rPr>
              <w:t>✔</w:t>
            </w:r>
          </w:p>
        </w:tc>
        <w:tc>
          <w:tcPr>
            <w:tcW w:w="1129" w:type="dxa"/>
          </w:tcPr>
          <w:p w14:paraId="21DD1880" w14:textId="339ADF18" w:rsidR="00414B90" w:rsidRPr="00902E83" w:rsidRDefault="00414B90" w:rsidP="00CA31F6">
            <w:r w:rsidRPr="00902E83">
              <w:rPr>
                <w:rFonts w:ascii="Segoe UI Symbol" w:hAnsi="Segoe UI Symbol" w:cs="Segoe UI Symbol"/>
              </w:rPr>
              <w:t>✔</w:t>
            </w:r>
          </w:p>
        </w:tc>
      </w:tr>
      <w:tr w:rsidR="00851876" w:rsidRPr="00902E83" w14:paraId="2F042FD1" w14:textId="77777777" w:rsidTr="00757E6B">
        <w:tc>
          <w:tcPr>
            <w:tcW w:w="2263" w:type="dxa"/>
          </w:tcPr>
          <w:p w14:paraId="5BA8A89A" w14:textId="3146CA47" w:rsidR="00414B90" w:rsidRPr="00902E83" w:rsidRDefault="00414B90" w:rsidP="00CA31F6">
            <w:r w:rsidRPr="00902E83">
              <w:t xml:space="preserve">Utiliza do contexto </w:t>
            </w:r>
            <w:r>
              <w:t>de ambiente</w:t>
            </w:r>
            <w:r w:rsidRPr="00902E83">
              <w:t>?</w:t>
            </w:r>
          </w:p>
        </w:tc>
        <w:tc>
          <w:tcPr>
            <w:tcW w:w="1790" w:type="dxa"/>
          </w:tcPr>
          <w:p w14:paraId="2440BEFF" w14:textId="2A185E34" w:rsidR="00414B90" w:rsidRPr="00902E83" w:rsidRDefault="00414B90" w:rsidP="00CA31F6">
            <w:r w:rsidRPr="00902E83">
              <w:rPr>
                <w:rFonts w:ascii="Segoe UI Symbol" w:hAnsi="Segoe UI Symbol" w:cs="Segoe UI Symbol"/>
              </w:rPr>
              <w:t>❌</w:t>
            </w:r>
          </w:p>
        </w:tc>
        <w:tc>
          <w:tcPr>
            <w:tcW w:w="1754" w:type="dxa"/>
          </w:tcPr>
          <w:p w14:paraId="62EC11FA" w14:textId="1A0B3498" w:rsidR="00414B90" w:rsidRPr="00902E83" w:rsidRDefault="00414B90" w:rsidP="00CA31F6">
            <w:r w:rsidRPr="00902E83">
              <w:rPr>
                <w:rFonts w:ascii="Segoe UI Symbol" w:hAnsi="Segoe UI Symbol" w:cs="Segoe UI Symbol"/>
              </w:rPr>
              <w:t>❌</w:t>
            </w:r>
          </w:p>
        </w:tc>
        <w:tc>
          <w:tcPr>
            <w:tcW w:w="2126" w:type="dxa"/>
          </w:tcPr>
          <w:p w14:paraId="157A9FC1" w14:textId="164542DD" w:rsidR="00414B90" w:rsidRPr="00902E83" w:rsidRDefault="00414B90" w:rsidP="00CA31F6">
            <w:r>
              <w:rPr>
                <w:rFonts w:ascii="Segoe UI Symbol" w:hAnsi="Segoe UI Symbol" w:cs="Segoe UI Symbol"/>
              </w:rPr>
              <w:t>✔</w:t>
            </w:r>
          </w:p>
        </w:tc>
        <w:tc>
          <w:tcPr>
            <w:tcW w:w="1129" w:type="dxa"/>
          </w:tcPr>
          <w:p w14:paraId="1C4F733A" w14:textId="0AFD3D2F" w:rsidR="00414B90" w:rsidRPr="00902E83" w:rsidRDefault="00414B90" w:rsidP="00CA31F6">
            <w:r>
              <w:rPr>
                <w:rFonts w:ascii="Segoe UI Symbol" w:hAnsi="Segoe UI Symbol" w:cs="Segoe UI Symbol"/>
              </w:rPr>
              <w:t>✔</w:t>
            </w:r>
          </w:p>
        </w:tc>
      </w:tr>
      <w:tr w:rsidR="00851876" w:rsidRPr="00902E83" w14:paraId="4E5C84AD" w14:textId="3660FFD0" w:rsidTr="00757E6B">
        <w:tc>
          <w:tcPr>
            <w:tcW w:w="2263" w:type="dxa"/>
          </w:tcPr>
          <w:p w14:paraId="4AFC0513" w14:textId="0137024F" w:rsidR="00414B90" w:rsidRPr="00902E83" w:rsidRDefault="00414B90" w:rsidP="00CA31F6">
            <w:r w:rsidRPr="00902E83">
              <w:t>Utiliza do contexto explicito?</w:t>
            </w:r>
          </w:p>
        </w:tc>
        <w:tc>
          <w:tcPr>
            <w:tcW w:w="1790" w:type="dxa"/>
          </w:tcPr>
          <w:p w14:paraId="70BCCBF7" w14:textId="3FA5AB2A" w:rsidR="00414B90" w:rsidRPr="00902E83" w:rsidRDefault="00414B90" w:rsidP="00CA31F6">
            <w:r>
              <w:rPr>
                <w:rFonts w:ascii="Segoe UI Symbol" w:hAnsi="Segoe UI Symbol" w:cs="Segoe UI Symbol"/>
              </w:rPr>
              <w:t>❌</w:t>
            </w:r>
          </w:p>
        </w:tc>
        <w:tc>
          <w:tcPr>
            <w:tcW w:w="1754" w:type="dxa"/>
          </w:tcPr>
          <w:p w14:paraId="15E9C0B0" w14:textId="6F53612B" w:rsidR="00414B90" w:rsidRPr="00902E83" w:rsidRDefault="00414B90" w:rsidP="00CA31F6">
            <w:r>
              <w:rPr>
                <w:rFonts w:ascii="Segoe UI Symbol" w:hAnsi="Segoe UI Symbol" w:cs="Segoe UI Symbol"/>
              </w:rPr>
              <w:t>❌</w:t>
            </w:r>
          </w:p>
        </w:tc>
        <w:tc>
          <w:tcPr>
            <w:tcW w:w="2126" w:type="dxa"/>
          </w:tcPr>
          <w:p w14:paraId="4391E073" w14:textId="571ED4A4" w:rsidR="00414B90" w:rsidRPr="00902E83" w:rsidRDefault="00414B90" w:rsidP="00CA31F6">
            <w:r>
              <w:rPr>
                <w:rFonts w:ascii="Segoe UI Symbol" w:hAnsi="Segoe UI Symbol" w:cs="Segoe UI Symbol"/>
              </w:rPr>
              <w:t>✔</w:t>
            </w:r>
          </w:p>
        </w:tc>
        <w:tc>
          <w:tcPr>
            <w:tcW w:w="1129" w:type="dxa"/>
          </w:tcPr>
          <w:p w14:paraId="42428EDA" w14:textId="4C90472A" w:rsidR="00414B90" w:rsidRPr="00902E83" w:rsidRDefault="00414B90" w:rsidP="00CA31F6">
            <w:r>
              <w:rPr>
                <w:rFonts w:ascii="Segoe UI Symbol" w:hAnsi="Segoe UI Symbol" w:cs="Segoe UI Symbol"/>
              </w:rPr>
              <w:t>✔</w:t>
            </w:r>
          </w:p>
        </w:tc>
      </w:tr>
      <w:tr w:rsidR="00851876" w:rsidRPr="00902E83" w14:paraId="682A38D2" w14:textId="77777777" w:rsidTr="00757E6B">
        <w:tc>
          <w:tcPr>
            <w:tcW w:w="2263" w:type="dxa"/>
          </w:tcPr>
          <w:p w14:paraId="20FD37C3" w14:textId="77B4BF07" w:rsidR="00414B90" w:rsidRPr="00902E83" w:rsidRDefault="00414B90" w:rsidP="00CA31F6">
            <w:r w:rsidRPr="00902E83">
              <w:t>Utiliza do contexto implícito?</w:t>
            </w:r>
          </w:p>
        </w:tc>
        <w:tc>
          <w:tcPr>
            <w:tcW w:w="1790" w:type="dxa"/>
          </w:tcPr>
          <w:p w14:paraId="185BAB56" w14:textId="4A909F3D" w:rsidR="00414B90" w:rsidRPr="00902E83" w:rsidRDefault="00414B90" w:rsidP="00CA31F6">
            <w:r>
              <w:rPr>
                <w:rFonts w:ascii="Segoe UI Symbol" w:hAnsi="Segoe UI Symbol" w:cs="Segoe UI Symbol"/>
              </w:rPr>
              <w:t>✔</w:t>
            </w:r>
          </w:p>
        </w:tc>
        <w:tc>
          <w:tcPr>
            <w:tcW w:w="1754" w:type="dxa"/>
          </w:tcPr>
          <w:p w14:paraId="0FC8BBDE" w14:textId="2F514D54" w:rsidR="00414B90" w:rsidRPr="00902E83" w:rsidRDefault="00414B90" w:rsidP="00CA31F6">
            <w:r>
              <w:rPr>
                <w:rFonts w:ascii="Segoe UI Symbol" w:hAnsi="Segoe UI Symbol" w:cs="Segoe UI Symbol"/>
              </w:rPr>
              <w:t>✔</w:t>
            </w:r>
          </w:p>
        </w:tc>
        <w:tc>
          <w:tcPr>
            <w:tcW w:w="2126" w:type="dxa"/>
          </w:tcPr>
          <w:p w14:paraId="22DBDAEA" w14:textId="351E7CCE" w:rsidR="00414B90" w:rsidRPr="00902E83" w:rsidRDefault="00414B90" w:rsidP="00CA31F6">
            <w:r>
              <w:rPr>
                <w:rFonts w:ascii="Segoe UI Symbol" w:hAnsi="Segoe UI Symbol" w:cs="Segoe UI Symbol"/>
              </w:rPr>
              <w:t>✔</w:t>
            </w:r>
          </w:p>
        </w:tc>
        <w:tc>
          <w:tcPr>
            <w:tcW w:w="1129" w:type="dxa"/>
          </w:tcPr>
          <w:p w14:paraId="6769FD60" w14:textId="1ABD7D5D" w:rsidR="00414B90" w:rsidRPr="00902E83" w:rsidRDefault="00414B90" w:rsidP="00CA31F6">
            <w:r>
              <w:rPr>
                <w:rFonts w:ascii="Segoe UI Symbol" w:hAnsi="Segoe UI Symbol" w:cs="Segoe UI Symbol"/>
              </w:rPr>
              <w:t>✔</w:t>
            </w:r>
          </w:p>
        </w:tc>
      </w:tr>
      <w:tr w:rsidR="006120B8" w:rsidRPr="00902E83" w14:paraId="3061A733" w14:textId="77777777" w:rsidTr="00757E6B">
        <w:tc>
          <w:tcPr>
            <w:tcW w:w="2263" w:type="dxa"/>
          </w:tcPr>
          <w:p w14:paraId="6EE30C1A" w14:textId="505CD02C" w:rsidR="006120B8" w:rsidRPr="00902E83" w:rsidRDefault="00B7237B" w:rsidP="00CA31F6">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A31F6">
            <w:r>
              <w:rPr>
                <w:rFonts w:ascii="Segoe UI Symbol" w:hAnsi="Segoe UI Symbol" w:cs="Segoe UI Symbol"/>
              </w:rPr>
              <w:t>❌</w:t>
            </w:r>
          </w:p>
        </w:tc>
        <w:tc>
          <w:tcPr>
            <w:tcW w:w="1754" w:type="dxa"/>
          </w:tcPr>
          <w:p w14:paraId="1405EA79" w14:textId="64DC17C5" w:rsidR="006120B8" w:rsidRDefault="00AD5FA7" w:rsidP="00CA31F6">
            <w:r>
              <w:rPr>
                <w:rFonts w:ascii="Segoe UI Symbol" w:hAnsi="Segoe UI Symbol" w:cs="Segoe UI Symbol"/>
              </w:rPr>
              <w:t>❌</w:t>
            </w:r>
          </w:p>
        </w:tc>
        <w:tc>
          <w:tcPr>
            <w:tcW w:w="2126" w:type="dxa"/>
          </w:tcPr>
          <w:p w14:paraId="4200D543" w14:textId="21BAD6E6" w:rsidR="006120B8" w:rsidRDefault="00AD5FA7" w:rsidP="00CA31F6">
            <w:r>
              <w:rPr>
                <w:rFonts w:ascii="Segoe UI Symbol" w:hAnsi="Segoe UI Symbol" w:cs="Segoe UI Symbol"/>
              </w:rPr>
              <w:t>❌</w:t>
            </w:r>
          </w:p>
        </w:tc>
        <w:tc>
          <w:tcPr>
            <w:tcW w:w="1129" w:type="dxa"/>
          </w:tcPr>
          <w:p w14:paraId="350232BF" w14:textId="126F27F2" w:rsidR="006120B8" w:rsidRDefault="00AD5FA7" w:rsidP="00CA31F6">
            <w:r>
              <w:rPr>
                <w:rFonts w:ascii="Segoe UI Symbol" w:hAnsi="Segoe UI Symbol" w:cs="Segoe UI Symbol"/>
              </w:rPr>
              <w:t>✔</w:t>
            </w:r>
          </w:p>
        </w:tc>
      </w:tr>
      <w:tr w:rsidR="00851876" w:rsidRPr="00902E83" w14:paraId="58ED98DF" w14:textId="77777777" w:rsidTr="00757E6B">
        <w:tc>
          <w:tcPr>
            <w:tcW w:w="2263" w:type="dxa"/>
          </w:tcPr>
          <w:p w14:paraId="7C6A48B8" w14:textId="43CCC7C9" w:rsidR="00CC446C" w:rsidRPr="00FC3090" w:rsidRDefault="00CC446C" w:rsidP="00CA31F6">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00EE330A">
              <w:t xml:space="preserve"> </w:t>
            </w:r>
            <w:proofErr w:type="spellStart"/>
            <w:r w:rsidR="00EE330A" w:rsidRPr="00EE330A">
              <w:rPr>
                <w:i/>
              </w:rPr>
              <w:t>Area</w:t>
            </w:r>
            <w:proofErr w:type="spellEnd"/>
            <w:r w:rsidR="00EE330A" w:rsidRPr="00EE330A">
              <w:rPr>
                <w:i/>
              </w:rPr>
              <w:t xml:space="preserve"> </w:t>
            </w:r>
            <w:proofErr w:type="spellStart"/>
            <w:r w:rsidR="00EE330A" w:rsidRPr="00EE330A">
              <w:rPr>
                <w:i/>
              </w:rPr>
              <w:t>Under</w:t>
            </w:r>
            <w:proofErr w:type="spellEnd"/>
            <w:r w:rsidR="00EE330A" w:rsidRPr="00EE330A">
              <w:rPr>
                <w:i/>
              </w:rPr>
              <w:t xml:space="preserve"> The Curve</w:t>
            </w:r>
            <w:commentRangeStart w:id="39"/>
            <w:commentRangeStart w:id="40"/>
            <w:r w:rsidR="003354BF" w:rsidRPr="00FC3090">
              <w:t xml:space="preserve"> (AUC)</w:t>
            </w:r>
            <w:r w:rsidR="00800053" w:rsidRPr="00FC3090">
              <w:t>?</w:t>
            </w:r>
            <w:commentRangeEnd w:id="39"/>
            <w:r w:rsidR="00DF0B4C">
              <w:rPr>
                <w:rStyle w:val="Refdecomentrio"/>
              </w:rPr>
              <w:commentReference w:id="39"/>
            </w:r>
            <w:commentRangeEnd w:id="40"/>
            <w:r w:rsidR="004A54BF">
              <w:rPr>
                <w:rStyle w:val="Refdecomentrio"/>
              </w:rPr>
              <w:commentReference w:id="40"/>
            </w:r>
          </w:p>
        </w:tc>
        <w:tc>
          <w:tcPr>
            <w:tcW w:w="1790" w:type="dxa"/>
          </w:tcPr>
          <w:p w14:paraId="1474AF83" w14:textId="7E4BE79C" w:rsidR="00CC446C" w:rsidRDefault="00800053" w:rsidP="00CA31F6">
            <w:r>
              <w:rPr>
                <w:rFonts w:ascii="Segoe UI Symbol" w:hAnsi="Segoe UI Symbol" w:cs="Segoe UI Symbol"/>
              </w:rPr>
              <w:t>❌</w:t>
            </w:r>
          </w:p>
        </w:tc>
        <w:tc>
          <w:tcPr>
            <w:tcW w:w="1754" w:type="dxa"/>
          </w:tcPr>
          <w:p w14:paraId="5B7DE105" w14:textId="212E63E4" w:rsidR="00CC446C" w:rsidRDefault="00800053" w:rsidP="00CA31F6">
            <w:r>
              <w:rPr>
                <w:rFonts w:ascii="Segoe UI Symbol" w:hAnsi="Segoe UI Symbol" w:cs="Segoe UI Symbol"/>
              </w:rPr>
              <w:t>✔</w:t>
            </w:r>
          </w:p>
        </w:tc>
        <w:tc>
          <w:tcPr>
            <w:tcW w:w="2126" w:type="dxa"/>
          </w:tcPr>
          <w:p w14:paraId="072E7202" w14:textId="43E1CDC1" w:rsidR="00CC446C" w:rsidRDefault="00800053" w:rsidP="00CA31F6">
            <w:r>
              <w:rPr>
                <w:rFonts w:ascii="Segoe UI Symbol" w:hAnsi="Segoe UI Symbol" w:cs="Segoe UI Symbol"/>
              </w:rPr>
              <w:t>✔</w:t>
            </w:r>
          </w:p>
        </w:tc>
        <w:tc>
          <w:tcPr>
            <w:tcW w:w="1129" w:type="dxa"/>
          </w:tcPr>
          <w:p w14:paraId="1BD86D80" w14:textId="3435D6C7" w:rsidR="00CC446C" w:rsidRDefault="00F44145" w:rsidP="00CA31F6">
            <w:r>
              <w:rPr>
                <w:rFonts w:ascii="Segoe UI Symbol" w:hAnsi="Segoe UI Symbol" w:cs="Segoe UI Symbol"/>
              </w:rPr>
              <w:t>❓</w:t>
            </w:r>
          </w:p>
        </w:tc>
      </w:tr>
      <w:tr w:rsidR="00493EA3" w:rsidRPr="00902E83" w14:paraId="2B04038C" w14:textId="77777777" w:rsidTr="00757E6B">
        <w:tc>
          <w:tcPr>
            <w:tcW w:w="2263" w:type="dxa"/>
          </w:tcPr>
          <w:p w14:paraId="0F37A38A" w14:textId="38430CB4" w:rsidR="00493EA3" w:rsidRPr="00FC3090" w:rsidRDefault="00493EA3" w:rsidP="00CA31F6">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A31F6">
            <w:r>
              <w:rPr>
                <w:rFonts w:ascii="Segoe UI Symbol" w:hAnsi="Segoe UI Symbol" w:cs="Segoe UI Symbol"/>
              </w:rPr>
              <w:t>✔</w:t>
            </w:r>
          </w:p>
        </w:tc>
        <w:tc>
          <w:tcPr>
            <w:tcW w:w="1754" w:type="dxa"/>
          </w:tcPr>
          <w:p w14:paraId="0DF2875F" w14:textId="09FE5DF7" w:rsidR="00493EA3" w:rsidRDefault="00FB3F81" w:rsidP="00CA31F6">
            <w:r>
              <w:rPr>
                <w:rFonts w:ascii="Segoe UI Symbol" w:hAnsi="Segoe UI Symbol" w:cs="Segoe UI Symbol"/>
              </w:rPr>
              <w:t>❌</w:t>
            </w:r>
          </w:p>
        </w:tc>
        <w:tc>
          <w:tcPr>
            <w:tcW w:w="2126" w:type="dxa"/>
          </w:tcPr>
          <w:p w14:paraId="2C400ED8" w14:textId="2F0225FE" w:rsidR="00493EA3" w:rsidRDefault="00FB3F81" w:rsidP="00CA31F6">
            <w:r>
              <w:rPr>
                <w:rFonts w:ascii="Segoe UI Symbol" w:hAnsi="Segoe UI Symbol" w:cs="Segoe UI Symbol"/>
              </w:rPr>
              <w:t>❌</w:t>
            </w:r>
          </w:p>
        </w:tc>
        <w:tc>
          <w:tcPr>
            <w:tcW w:w="1129" w:type="dxa"/>
          </w:tcPr>
          <w:p w14:paraId="30864B50" w14:textId="53F59AB1" w:rsidR="00493EA3" w:rsidRDefault="00FB3F81" w:rsidP="00CA31F6">
            <w:r>
              <w:rPr>
                <w:rFonts w:ascii="Segoe UI Symbol" w:hAnsi="Segoe UI Symbol" w:cs="Segoe UI Symbol"/>
              </w:rPr>
              <w:t>❓</w:t>
            </w:r>
          </w:p>
        </w:tc>
      </w:tr>
      <w:tr w:rsidR="00493EA3" w:rsidRPr="00FB3F81" w14:paraId="1C7B319A" w14:textId="77777777" w:rsidTr="00757E6B">
        <w:tc>
          <w:tcPr>
            <w:tcW w:w="2263" w:type="dxa"/>
          </w:tcPr>
          <w:p w14:paraId="0E1D694F" w14:textId="7B6E6ADC" w:rsidR="00493EA3" w:rsidRPr="00FB3F81" w:rsidRDefault="00493EA3" w:rsidP="00CA31F6">
            <w:pPr>
              <w:rPr>
                <w:lang w:val="en-US"/>
              </w:rPr>
            </w:pPr>
            <w:proofErr w:type="spellStart"/>
            <w:r w:rsidRPr="00F3477C">
              <w:rPr>
                <w:lang w:val="en-US"/>
              </w:rPr>
              <w:lastRenderedPageBreak/>
              <w:t>Utiliza</w:t>
            </w:r>
            <w:proofErr w:type="spellEnd"/>
            <w:r w:rsidRPr="00FB3F81">
              <w:rPr>
                <w:lang w:val="en-US"/>
              </w:rPr>
              <w:t xml:space="preserve"> do </w:t>
            </w:r>
            <w:r w:rsidRPr="00DF0B4C">
              <w:rPr>
                <w:lang w:val="en-US"/>
              </w:rPr>
              <w:t>Root Mean Squared Error</w:t>
            </w:r>
            <w:r w:rsidRPr="00FB3F81">
              <w:rPr>
                <w:lang w:val="en-US"/>
              </w:rPr>
              <w:t>?</w:t>
            </w:r>
          </w:p>
        </w:tc>
        <w:tc>
          <w:tcPr>
            <w:tcW w:w="1790" w:type="dxa"/>
          </w:tcPr>
          <w:p w14:paraId="195DC488" w14:textId="77777777" w:rsidR="00493EA3" w:rsidRPr="00FB3F81" w:rsidRDefault="00493EA3" w:rsidP="00CA31F6">
            <w:pPr>
              <w:rPr>
                <w:lang w:val="en-US"/>
              </w:rPr>
            </w:pPr>
          </w:p>
        </w:tc>
        <w:tc>
          <w:tcPr>
            <w:tcW w:w="1754" w:type="dxa"/>
          </w:tcPr>
          <w:p w14:paraId="3D495E2A" w14:textId="773B5B30" w:rsidR="00493EA3" w:rsidRPr="00FB3F81" w:rsidRDefault="00FB3F81" w:rsidP="00CA31F6">
            <w:pPr>
              <w:rPr>
                <w:lang w:val="en-US"/>
              </w:rPr>
            </w:pPr>
            <w:r>
              <w:rPr>
                <w:rFonts w:ascii="Segoe UI Symbol" w:hAnsi="Segoe UI Symbol" w:cs="Segoe UI Symbol"/>
              </w:rPr>
              <w:t>❌</w:t>
            </w:r>
          </w:p>
        </w:tc>
        <w:tc>
          <w:tcPr>
            <w:tcW w:w="2126" w:type="dxa"/>
          </w:tcPr>
          <w:p w14:paraId="42AE330C" w14:textId="2C4D234A" w:rsidR="00493EA3" w:rsidRPr="00FB3F81" w:rsidRDefault="00FB3F81" w:rsidP="00CA31F6">
            <w:pPr>
              <w:rPr>
                <w:lang w:val="en-US"/>
              </w:rPr>
            </w:pPr>
            <w:r>
              <w:rPr>
                <w:rFonts w:ascii="Segoe UI Symbol" w:hAnsi="Segoe UI Symbol" w:cs="Segoe UI Symbol"/>
              </w:rPr>
              <w:t>❌</w:t>
            </w:r>
          </w:p>
        </w:tc>
        <w:tc>
          <w:tcPr>
            <w:tcW w:w="1129" w:type="dxa"/>
          </w:tcPr>
          <w:p w14:paraId="2FE91945" w14:textId="0C828E33" w:rsidR="00493EA3" w:rsidRPr="00FB3F81" w:rsidRDefault="00FB3F81" w:rsidP="00CA31F6">
            <w:pPr>
              <w:rPr>
                <w:lang w:val="en-US"/>
              </w:rPr>
            </w:pPr>
            <w:r>
              <w:rPr>
                <w:rFonts w:ascii="Segoe UI Symbol" w:hAnsi="Segoe UI Symbol" w:cs="Segoe UI Symbol"/>
              </w:rPr>
              <w:t>❓</w:t>
            </w:r>
          </w:p>
        </w:tc>
      </w:tr>
      <w:tr w:rsidR="00D26DE0" w:rsidRPr="00902E83" w14:paraId="7D2028C2" w14:textId="77777777" w:rsidTr="00757E6B">
        <w:tc>
          <w:tcPr>
            <w:tcW w:w="2263" w:type="dxa"/>
          </w:tcPr>
          <w:p w14:paraId="1A570045" w14:textId="417BE94C" w:rsidR="00D26DE0" w:rsidRPr="00FC3090" w:rsidRDefault="00FB3F81" w:rsidP="00CA31F6">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CA31F6">
            <w:r>
              <w:rPr>
                <w:rFonts w:ascii="Segoe UI Symbol" w:hAnsi="Segoe UI Symbol" w:cs="Segoe UI Symbol"/>
              </w:rPr>
              <w:t>❌</w:t>
            </w:r>
          </w:p>
        </w:tc>
        <w:tc>
          <w:tcPr>
            <w:tcW w:w="1754" w:type="dxa"/>
          </w:tcPr>
          <w:p w14:paraId="47FAA047" w14:textId="5DE1351B" w:rsidR="00D26DE0" w:rsidRDefault="00FB3F81" w:rsidP="00CA31F6">
            <w:r>
              <w:rPr>
                <w:rFonts w:ascii="Segoe UI Symbol" w:hAnsi="Segoe UI Symbol" w:cs="Segoe UI Symbol"/>
              </w:rPr>
              <w:t>✔</w:t>
            </w:r>
          </w:p>
        </w:tc>
        <w:tc>
          <w:tcPr>
            <w:tcW w:w="2126" w:type="dxa"/>
          </w:tcPr>
          <w:p w14:paraId="74E3AE57" w14:textId="6E57EDD0" w:rsidR="00D26DE0" w:rsidRDefault="00FB3F81" w:rsidP="00CA31F6">
            <w:r>
              <w:rPr>
                <w:rFonts w:ascii="Segoe UI Symbol" w:hAnsi="Segoe UI Symbol" w:cs="Segoe UI Symbol"/>
              </w:rPr>
              <w:t>❌</w:t>
            </w:r>
          </w:p>
        </w:tc>
        <w:tc>
          <w:tcPr>
            <w:tcW w:w="1129" w:type="dxa"/>
          </w:tcPr>
          <w:p w14:paraId="5DA424AF" w14:textId="43C5F9E6" w:rsidR="00D26DE0" w:rsidRDefault="00FB3F81" w:rsidP="00CA31F6">
            <w:r>
              <w:rPr>
                <w:rFonts w:ascii="Segoe UI Symbol" w:hAnsi="Segoe UI Symbol" w:cs="Segoe UI Symbol"/>
              </w:rPr>
              <w:t>❓</w:t>
            </w:r>
          </w:p>
        </w:tc>
      </w:tr>
      <w:tr w:rsidR="00D26DE0" w:rsidRPr="00902E83" w14:paraId="0E2D42A5" w14:textId="77777777" w:rsidTr="00757E6B">
        <w:tc>
          <w:tcPr>
            <w:tcW w:w="2263" w:type="dxa"/>
          </w:tcPr>
          <w:p w14:paraId="43B82B9C" w14:textId="767D6D59" w:rsidR="00D26DE0" w:rsidRPr="00FC3090" w:rsidRDefault="00FB3F81" w:rsidP="00CA31F6">
            <w:r>
              <w:t>Utiliza</w:t>
            </w:r>
            <w:r w:rsidR="00D26DE0">
              <w:t xml:space="preserve"> a métrica do coeficiente de correlação de </w:t>
            </w:r>
            <w:r w:rsidR="00D26DE0" w:rsidRPr="004A54BF">
              <w:rPr>
                <w:i/>
              </w:rPr>
              <w:t>Kendall</w:t>
            </w:r>
            <w:r w:rsidR="00DF364E">
              <w:t>?</w:t>
            </w:r>
          </w:p>
        </w:tc>
        <w:tc>
          <w:tcPr>
            <w:tcW w:w="1790" w:type="dxa"/>
          </w:tcPr>
          <w:p w14:paraId="0B6DDFCF" w14:textId="4BC3CA01" w:rsidR="00D26DE0" w:rsidRDefault="00FB3F81" w:rsidP="00CA31F6">
            <w:r>
              <w:rPr>
                <w:rFonts w:ascii="Segoe UI Symbol" w:hAnsi="Segoe UI Symbol" w:cs="Segoe UI Symbol"/>
              </w:rPr>
              <w:t>❌</w:t>
            </w:r>
          </w:p>
        </w:tc>
        <w:tc>
          <w:tcPr>
            <w:tcW w:w="1754" w:type="dxa"/>
          </w:tcPr>
          <w:p w14:paraId="112FBD67" w14:textId="3F876663" w:rsidR="00D26DE0" w:rsidRDefault="00FB3F81" w:rsidP="00CA31F6">
            <w:r>
              <w:rPr>
                <w:rFonts w:ascii="Segoe UI Symbol" w:hAnsi="Segoe UI Symbol" w:cs="Segoe UI Symbol"/>
              </w:rPr>
              <w:t>✔</w:t>
            </w:r>
          </w:p>
        </w:tc>
        <w:tc>
          <w:tcPr>
            <w:tcW w:w="2126" w:type="dxa"/>
          </w:tcPr>
          <w:p w14:paraId="6F81CA8B" w14:textId="10CFA0B3" w:rsidR="00D26DE0" w:rsidRDefault="00FB3F81" w:rsidP="00CA31F6">
            <w:r>
              <w:rPr>
                <w:rFonts w:ascii="Segoe UI Symbol" w:hAnsi="Segoe UI Symbol" w:cs="Segoe UI Symbol"/>
              </w:rPr>
              <w:t>❌</w:t>
            </w:r>
          </w:p>
        </w:tc>
        <w:tc>
          <w:tcPr>
            <w:tcW w:w="1129" w:type="dxa"/>
          </w:tcPr>
          <w:p w14:paraId="61442430" w14:textId="359E5248" w:rsidR="00D26DE0" w:rsidRDefault="00FB3F81" w:rsidP="00CA31F6">
            <w:r>
              <w:rPr>
                <w:rFonts w:ascii="Segoe UI Symbol" w:hAnsi="Segoe UI Symbol" w:cs="Segoe UI Symbol"/>
              </w:rPr>
              <w:t>❓</w:t>
            </w:r>
          </w:p>
        </w:tc>
      </w:tr>
      <w:tr w:rsidR="00851876" w:rsidRPr="00902E83" w14:paraId="42084703" w14:textId="77777777" w:rsidTr="00757E6B">
        <w:tc>
          <w:tcPr>
            <w:tcW w:w="2263" w:type="dxa"/>
          </w:tcPr>
          <w:p w14:paraId="607494FB" w14:textId="62590B7A" w:rsidR="00E74ECC" w:rsidRPr="00902E83" w:rsidRDefault="002A59B1" w:rsidP="00CA31F6">
            <w:r>
              <w:t xml:space="preserve">Utiliza do </w:t>
            </w:r>
            <w:r w:rsidR="00A97F81">
              <w:t>algoritmo</w:t>
            </w:r>
            <w:r>
              <w:t xml:space="preserve"> </w:t>
            </w:r>
            <w:proofErr w:type="spellStart"/>
            <w:r w:rsidR="00DF0B4C">
              <w:rPr>
                <w:i/>
              </w:rPr>
              <w:t>S</w:t>
            </w:r>
            <w:r w:rsidRPr="007176B1">
              <w:rPr>
                <w:i/>
              </w:rPr>
              <w:t>upport</w:t>
            </w:r>
            <w:proofErr w:type="spellEnd"/>
            <w:r w:rsidRPr="007176B1">
              <w:rPr>
                <w:i/>
              </w:rPr>
              <w:t xml:space="preserve"> </w:t>
            </w:r>
            <w:r w:rsidR="00DF0B4C">
              <w:rPr>
                <w:i/>
              </w:rPr>
              <w:t>V</w:t>
            </w:r>
            <w:r w:rsidRPr="007176B1">
              <w:rPr>
                <w:i/>
              </w:rPr>
              <w:t xml:space="preserve">ector </w:t>
            </w:r>
            <w:proofErr w:type="spellStart"/>
            <w:r w:rsidR="00DF0B4C">
              <w:rPr>
                <w:i/>
              </w:rPr>
              <w:t>M</w:t>
            </w:r>
            <w:r w:rsidRPr="007176B1">
              <w:rPr>
                <w:i/>
              </w:rPr>
              <w:t>achine</w:t>
            </w:r>
            <w:proofErr w:type="spellEnd"/>
            <w:r w:rsidRPr="002A59B1">
              <w:t xml:space="preserve"> (</w:t>
            </w:r>
            <w:r w:rsidRPr="004A54BF">
              <w:rPr>
                <w:i/>
              </w:rPr>
              <w:t>SVM</w:t>
            </w:r>
            <w:r w:rsidRPr="002A59B1">
              <w:t>)</w:t>
            </w:r>
            <w:r w:rsidR="00E74ECC">
              <w:t xml:space="preserve"> para classificação?</w:t>
            </w:r>
          </w:p>
        </w:tc>
        <w:tc>
          <w:tcPr>
            <w:tcW w:w="1790" w:type="dxa"/>
          </w:tcPr>
          <w:p w14:paraId="738448BB" w14:textId="397B1C65" w:rsidR="0075522A" w:rsidRDefault="005B3A99" w:rsidP="00CA31F6">
            <w:r>
              <w:rPr>
                <w:rFonts w:ascii="Segoe UI Symbol" w:hAnsi="Segoe UI Symbol" w:cs="Segoe UI Symbol"/>
              </w:rPr>
              <w:t>❌</w:t>
            </w:r>
          </w:p>
        </w:tc>
        <w:tc>
          <w:tcPr>
            <w:tcW w:w="1754" w:type="dxa"/>
          </w:tcPr>
          <w:p w14:paraId="34E72F30" w14:textId="2F112282" w:rsidR="0075522A" w:rsidRDefault="005B3A99" w:rsidP="00CA31F6">
            <w:r>
              <w:rPr>
                <w:rFonts w:ascii="Segoe UI Symbol" w:hAnsi="Segoe UI Symbol" w:cs="Segoe UI Symbol"/>
              </w:rPr>
              <w:t>✔</w:t>
            </w:r>
          </w:p>
        </w:tc>
        <w:tc>
          <w:tcPr>
            <w:tcW w:w="2126" w:type="dxa"/>
          </w:tcPr>
          <w:p w14:paraId="240A04A7" w14:textId="2E653236" w:rsidR="0075522A" w:rsidRDefault="005B3A99" w:rsidP="00CA31F6">
            <w:r>
              <w:rPr>
                <w:rFonts w:ascii="Segoe UI Symbol" w:hAnsi="Segoe UI Symbol" w:cs="Segoe UI Symbol"/>
              </w:rPr>
              <w:t>✔</w:t>
            </w:r>
          </w:p>
        </w:tc>
        <w:tc>
          <w:tcPr>
            <w:tcW w:w="1129" w:type="dxa"/>
          </w:tcPr>
          <w:p w14:paraId="2F6147B2" w14:textId="1F729AFE" w:rsidR="0075522A" w:rsidRDefault="00F44145" w:rsidP="00CA31F6">
            <w:r>
              <w:rPr>
                <w:rFonts w:ascii="Segoe UI Symbol" w:hAnsi="Segoe UI Symbol" w:cs="Segoe UI Symbol"/>
              </w:rPr>
              <w:t>❓</w:t>
            </w:r>
          </w:p>
        </w:tc>
      </w:tr>
      <w:tr w:rsidR="00851876" w:rsidRPr="00902E83" w14:paraId="62942329" w14:textId="77777777" w:rsidTr="00757E6B">
        <w:tc>
          <w:tcPr>
            <w:tcW w:w="2263" w:type="dxa"/>
          </w:tcPr>
          <w:p w14:paraId="2EC4E1EE" w14:textId="463E1775" w:rsidR="00E74ECC" w:rsidRDefault="00C53AC5" w:rsidP="00CA31F6">
            <w:r>
              <w:t xml:space="preserve">Utiliza do algoritmo </w:t>
            </w:r>
            <w:r w:rsidR="00DF0B4C">
              <w:rPr>
                <w:i/>
              </w:rPr>
              <w:t>R</w:t>
            </w:r>
            <w:r w:rsidRPr="00BE3559">
              <w:rPr>
                <w:i/>
              </w:rPr>
              <w:t xml:space="preserve">adial </w:t>
            </w:r>
            <w:proofErr w:type="spellStart"/>
            <w:r w:rsidR="00DF0B4C">
              <w:rPr>
                <w:i/>
              </w:rPr>
              <w:t>B</w:t>
            </w:r>
            <w:r w:rsidRPr="00BE3559">
              <w:rPr>
                <w:i/>
              </w:rPr>
              <w:t>asis</w:t>
            </w:r>
            <w:proofErr w:type="spellEnd"/>
            <w:r w:rsidRPr="00BE3559">
              <w:rPr>
                <w:i/>
              </w:rPr>
              <w:t xml:space="preserve"> </w:t>
            </w:r>
            <w:proofErr w:type="spellStart"/>
            <w:r w:rsidR="00DF0B4C">
              <w:rPr>
                <w:i/>
              </w:rPr>
              <w:t>F</w:t>
            </w:r>
            <w:r w:rsidRPr="00BE3559">
              <w:rPr>
                <w:i/>
              </w:rPr>
              <w:t>unction</w:t>
            </w:r>
            <w:proofErr w:type="spellEnd"/>
            <w:r>
              <w:t xml:space="preserve"> (</w:t>
            </w:r>
            <w:r w:rsidRPr="004A54BF">
              <w:rPr>
                <w:i/>
              </w:rPr>
              <w:t>RBF</w:t>
            </w:r>
            <w:r>
              <w:t>)</w:t>
            </w:r>
            <w:r w:rsidR="000E3A5F">
              <w:t xml:space="preserve"> </w:t>
            </w:r>
            <w:r w:rsidR="00E74ECC">
              <w:t>para classificação?</w:t>
            </w:r>
          </w:p>
        </w:tc>
        <w:tc>
          <w:tcPr>
            <w:tcW w:w="1790" w:type="dxa"/>
          </w:tcPr>
          <w:p w14:paraId="521C36A9" w14:textId="68463338" w:rsidR="00C53AC5" w:rsidRDefault="00C53AC5" w:rsidP="00CA31F6">
            <w:r>
              <w:rPr>
                <w:rFonts w:ascii="Segoe UI Symbol" w:hAnsi="Segoe UI Symbol" w:cs="Segoe UI Symbol"/>
              </w:rPr>
              <w:t>❌</w:t>
            </w:r>
          </w:p>
        </w:tc>
        <w:tc>
          <w:tcPr>
            <w:tcW w:w="1754" w:type="dxa"/>
          </w:tcPr>
          <w:p w14:paraId="1F69CB03" w14:textId="2F899535" w:rsidR="00C53AC5" w:rsidRDefault="00C53AC5" w:rsidP="00CA31F6">
            <w:r>
              <w:rPr>
                <w:rFonts w:ascii="Segoe UI Symbol" w:hAnsi="Segoe UI Symbol" w:cs="Segoe UI Symbol"/>
              </w:rPr>
              <w:t>❌</w:t>
            </w:r>
          </w:p>
        </w:tc>
        <w:tc>
          <w:tcPr>
            <w:tcW w:w="2126" w:type="dxa"/>
          </w:tcPr>
          <w:p w14:paraId="389DEEDC" w14:textId="096DFF94" w:rsidR="00C53AC5" w:rsidRDefault="00C53AC5" w:rsidP="00CA31F6">
            <w:r>
              <w:rPr>
                <w:rFonts w:ascii="Segoe UI Symbol" w:hAnsi="Segoe UI Symbol" w:cs="Segoe UI Symbol"/>
              </w:rPr>
              <w:t>✔</w:t>
            </w:r>
          </w:p>
        </w:tc>
        <w:tc>
          <w:tcPr>
            <w:tcW w:w="1129" w:type="dxa"/>
          </w:tcPr>
          <w:p w14:paraId="1DE12D50" w14:textId="29EA438F" w:rsidR="00C53AC5" w:rsidRDefault="00F44145" w:rsidP="00CA31F6">
            <w:r>
              <w:rPr>
                <w:rFonts w:ascii="Segoe UI Symbol" w:hAnsi="Segoe UI Symbol" w:cs="Segoe UI Symbol"/>
              </w:rPr>
              <w:t>❓</w:t>
            </w:r>
          </w:p>
        </w:tc>
      </w:tr>
      <w:tr w:rsidR="00433FDA" w:rsidRPr="00902E83" w14:paraId="531F6F5E" w14:textId="77777777" w:rsidTr="00757E6B">
        <w:tc>
          <w:tcPr>
            <w:tcW w:w="2263" w:type="dxa"/>
          </w:tcPr>
          <w:p w14:paraId="2E4A82AA" w14:textId="7877B97C" w:rsidR="00433FDA" w:rsidRDefault="00433FDA" w:rsidP="00CA31F6">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CA31F6">
            <w:r>
              <w:rPr>
                <w:rFonts w:ascii="Segoe UI Symbol" w:hAnsi="Segoe UI Symbol" w:cs="Segoe UI Symbol"/>
              </w:rPr>
              <w:t>✔</w:t>
            </w:r>
          </w:p>
        </w:tc>
        <w:tc>
          <w:tcPr>
            <w:tcW w:w="1754" w:type="dxa"/>
          </w:tcPr>
          <w:p w14:paraId="7EC2706F" w14:textId="20587CFD" w:rsidR="00433FDA" w:rsidRDefault="000F35FF" w:rsidP="00CA31F6">
            <w:r>
              <w:rPr>
                <w:rFonts w:ascii="Segoe UI Symbol" w:hAnsi="Segoe UI Symbol" w:cs="Segoe UI Symbol"/>
              </w:rPr>
              <w:t>❌</w:t>
            </w:r>
          </w:p>
        </w:tc>
        <w:tc>
          <w:tcPr>
            <w:tcW w:w="2126" w:type="dxa"/>
          </w:tcPr>
          <w:p w14:paraId="04605587" w14:textId="0501A47C" w:rsidR="00433FDA" w:rsidRDefault="005E0D3E" w:rsidP="00CA31F6">
            <w:r>
              <w:rPr>
                <w:rFonts w:ascii="Segoe UI Symbol" w:hAnsi="Segoe UI Symbol" w:cs="Segoe UI Symbol"/>
              </w:rPr>
              <w:t>❌</w:t>
            </w:r>
          </w:p>
        </w:tc>
        <w:tc>
          <w:tcPr>
            <w:tcW w:w="1129" w:type="dxa"/>
          </w:tcPr>
          <w:p w14:paraId="7EBDD19D" w14:textId="78E2AFB9" w:rsidR="00433FDA" w:rsidRDefault="005E0D3E" w:rsidP="00CA31F6">
            <w:r>
              <w:rPr>
                <w:rFonts w:ascii="Segoe UI Symbol" w:hAnsi="Segoe UI Symbol" w:cs="Segoe UI Symbol"/>
              </w:rPr>
              <w:t>❓</w:t>
            </w:r>
          </w:p>
        </w:tc>
      </w:tr>
      <w:tr w:rsidR="00757E6B" w:rsidRPr="00433FDA" w14:paraId="478F27A7" w14:textId="77777777" w:rsidTr="00757E6B">
        <w:tc>
          <w:tcPr>
            <w:tcW w:w="2263" w:type="dxa"/>
          </w:tcPr>
          <w:p w14:paraId="22705079" w14:textId="2C4D64A4" w:rsidR="00433FDA" w:rsidRPr="00433FDA" w:rsidRDefault="00433FDA"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CA31F6">
            <w:r>
              <w:rPr>
                <w:rFonts w:ascii="Segoe UI Symbol" w:hAnsi="Segoe UI Symbol" w:cs="Segoe UI Symbol"/>
              </w:rPr>
              <w:t>✔</w:t>
            </w:r>
          </w:p>
        </w:tc>
        <w:tc>
          <w:tcPr>
            <w:tcW w:w="1754" w:type="dxa"/>
          </w:tcPr>
          <w:p w14:paraId="3097A931" w14:textId="2EA435E5" w:rsidR="00433FDA" w:rsidRPr="00433FDA" w:rsidRDefault="005E0D3E" w:rsidP="00CA31F6">
            <w:r>
              <w:rPr>
                <w:rFonts w:ascii="Segoe UI Symbol" w:hAnsi="Segoe UI Symbol" w:cs="Segoe UI Symbol"/>
              </w:rPr>
              <w:t>❌</w:t>
            </w:r>
          </w:p>
        </w:tc>
        <w:tc>
          <w:tcPr>
            <w:tcW w:w="2126" w:type="dxa"/>
          </w:tcPr>
          <w:p w14:paraId="45429285" w14:textId="0B1088D6" w:rsidR="00433FDA" w:rsidRPr="00433FDA" w:rsidRDefault="005E0D3E" w:rsidP="00CA31F6">
            <w:r>
              <w:rPr>
                <w:rFonts w:ascii="Segoe UI Symbol" w:hAnsi="Segoe UI Symbol" w:cs="Segoe UI Symbol"/>
              </w:rPr>
              <w:t>❌</w:t>
            </w:r>
          </w:p>
        </w:tc>
        <w:tc>
          <w:tcPr>
            <w:tcW w:w="1129" w:type="dxa"/>
          </w:tcPr>
          <w:p w14:paraId="25FBCA5D" w14:textId="71A523E4" w:rsidR="00433FDA" w:rsidRPr="00433FDA" w:rsidRDefault="005E0D3E"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4EF0EA2C" w:rsidR="008B1BE6" w:rsidRDefault="00A92768" w:rsidP="00CA31F6">
      <w:pPr>
        <w:pStyle w:val="Ttulo2"/>
      </w:pPr>
      <w:bookmarkStart w:id="41" w:name="_Toc44538398"/>
      <w:r>
        <w:t>Conclusões dos trabalhos revisados</w:t>
      </w:r>
      <w:bookmarkEnd w:id="41"/>
    </w:p>
    <w:p w14:paraId="51F57A9F" w14:textId="0650C442" w:rsidR="00A92768" w:rsidRPr="007020CB"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Pr="00C302A1">
        <w:rPr>
          <w:i/>
        </w:rPr>
        <w:t>SVM</w:t>
      </w:r>
      <w:r>
        <w:t xml:space="preserve">, </w:t>
      </w:r>
      <w:r w:rsidRPr="00C302A1">
        <w:rPr>
          <w:i/>
        </w:rPr>
        <w:t>RBF</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lastRenderedPageBreak/>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C6B54A3" w14:textId="47FE847B" w:rsidR="007B0815" w:rsidRPr="001D1B89" w:rsidRDefault="007B0815" w:rsidP="00CA31F6">
      <w:pPr>
        <w:pStyle w:val="Ttulo1"/>
        <w:rPr>
          <w:lang w:val="en-US"/>
        </w:rPr>
      </w:pPr>
      <w:bookmarkStart w:id="42" w:name="_Toc44538399"/>
      <w:r w:rsidRPr="001D1B89">
        <w:rPr>
          <w:lang w:val="en-US"/>
        </w:rPr>
        <w:lastRenderedPageBreak/>
        <w:t xml:space="preserve">Modelagem do </w:t>
      </w:r>
      <w:r w:rsidR="00A8737B" w:rsidRPr="001D1B89">
        <w:rPr>
          <w:lang w:val="en-US"/>
        </w:rPr>
        <w:t>“</w:t>
      </w:r>
      <w:r w:rsidR="00EA20AE" w:rsidRPr="00EF0264">
        <w:rPr>
          <w:i/>
          <w:iCs w:val="0"/>
          <w:lang w:val="en-US"/>
        </w:rPr>
        <w:t>Dynamic and Contextual Recommendations of Music</w:t>
      </w:r>
      <w:r w:rsidR="00A8737B" w:rsidRPr="001D1B89">
        <w:rPr>
          <w:lang w:val="en-US"/>
        </w:rPr>
        <w:t>”</w:t>
      </w:r>
      <w:bookmarkEnd w:id="42"/>
    </w:p>
    <w:p w14:paraId="73046BB6" w14:textId="2C14A7CD" w:rsidR="001531B8" w:rsidRDefault="00396243" w:rsidP="00CA31F6">
      <w:r w:rsidRPr="001D1B89">
        <w:rPr>
          <w:lang w:val="en-US"/>
        </w:rPr>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r w:rsidR="00AA7768">
        <w:t>A Figura 8 apresenta o modelo de análise de recomendações dinâmica.</w:t>
      </w:r>
    </w:p>
    <w:p w14:paraId="37874843" w14:textId="77777777" w:rsidR="004E2617" w:rsidRDefault="002C69FA" w:rsidP="00CA31F6">
      <w:commentRangeStart w:id="43"/>
      <w:r>
        <w:rPr>
          <w:noProof/>
          <w:lang w:eastAsia="pt-BR"/>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commentRangeEnd w:id="43"/>
      <w:r w:rsidR="00272F79">
        <w:rPr>
          <w:rStyle w:val="Refdecomentrio"/>
        </w:rPr>
        <w:commentReference w:id="43"/>
      </w:r>
    </w:p>
    <w:p w14:paraId="43B04C2F" w14:textId="1535763A" w:rsidR="00F86EA1" w:rsidRDefault="004E2617" w:rsidP="00CA31F6">
      <w:pPr>
        <w:pStyle w:val="Legenda"/>
      </w:pPr>
      <w:bookmarkStart w:id="44" w:name="_Toc4453833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8</w:t>
      </w:r>
      <w:r w:rsidR="00C7334A">
        <w:rPr>
          <w:noProof/>
        </w:rPr>
        <w:fldChar w:fldCharType="end"/>
      </w:r>
      <w:r>
        <w:t xml:space="preserve"> Modelo desenvolvido para </w:t>
      </w:r>
      <w:r w:rsidR="004E536D">
        <w:t>demonstrar</w:t>
      </w:r>
      <w:r>
        <w:t xml:space="preserve"> a recomendação dinâmica</w:t>
      </w:r>
      <w:r w:rsidR="00B43D34">
        <w:t xml:space="preserve"> </w:t>
      </w:r>
      <w:r w:rsidR="00B43D34" w:rsidRPr="00353DD1">
        <w:t>(próprio, 2020)</w:t>
      </w:r>
      <w:bookmarkEnd w:id="44"/>
    </w:p>
    <w:p w14:paraId="24C10764" w14:textId="6C996F9B" w:rsidR="00F66337" w:rsidRDefault="001531B8" w:rsidP="00CA31F6">
      <w:r>
        <w:tab/>
        <w:t xml:space="preserve">Com isso, foi possível entender e desenvolver um modelo </w:t>
      </w:r>
      <w:r w:rsidR="000210A2">
        <w:t>de sistemas de recomendação</w:t>
      </w:r>
      <w:r w:rsidR="00C60EE5">
        <w:t xml:space="preserve"> chamado </w:t>
      </w:r>
      <w:bookmarkStart w:id="45" w:name="_Hlk42551519"/>
      <w:r w:rsidR="00E57227" w:rsidRPr="001C6C9A">
        <w:rPr>
          <w:i/>
        </w:rPr>
        <w:t>DC</w:t>
      </w:r>
      <w:r w:rsidR="00011779" w:rsidRPr="001C6C9A">
        <w:rPr>
          <w:i/>
        </w:rPr>
        <w:t>RM</w:t>
      </w:r>
      <w:bookmarkEnd w:id="45"/>
      <w:r w:rsidR="00E57227">
        <w:t xml:space="preserve"> (</w:t>
      </w:r>
      <w:proofErr w:type="spellStart"/>
      <w:r w:rsidR="00E57227" w:rsidRPr="001C6C9A">
        <w:rPr>
          <w:i/>
        </w:rPr>
        <w:t>Dynamic</w:t>
      </w:r>
      <w:proofErr w:type="spellEnd"/>
      <w:r w:rsidR="00E57227" w:rsidRPr="001C6C9A">
        <w:rPr>
          <w:i/>
        </w:rPr>
        <w:t xml:space="preserve"> </w:t>
      </w:r>
      <w:proofErr w:type="spellStart"/>
      <w:r w:rsidR="00E85437" w:rsidRPr="001C6C9A">
        <w:rPr>
          <w:i/>
        </w:rPr>
        <w:t>and</w:t>
      </w:r>
      <w:proofErr w:type="spellEnd"/>
      <w:r w:rsidR="00E85437" w:rsidRPr="001C6C9A">
        <w:rPr>
          <w:i/>
        </w:rPr>
        <w:t xml:space="preserve"> </w:t>
      </w:r>
      <w:r w:rsidR="00E57227" w:rsidRPr="001C6C9A">
        <w:rPr>
          <w:i/>
        </w:rPr>
        <w:t>Contextual</w:t>
      </w:r>
      <w:r w:rsidR="00E85437" w:rsidRPr="001C6C9A">
        <w:rPr>
          <w:i/>
        </w:rPr>
        <w:t xml:space="preserve"> </w:t>
      </w:r>
      <w:proofErr w:type="spellStart"/>
      <w:r w:rsidR="00E85437" w:rsidRPr="001C6C9A">
        <w:rPr>
          <w:i/>
        </w:rPr>
        <w:t>Recommendations</w:t>
      </w:r>
      <w:proofErr w:type="spellEnd"/>
      <w:r w:rsidR="00E85437" w:rsidRPr="001C6C9A">
        <w:rPr>
          <w:i/>
        </w:rPr>
        <w:t xml:space="preserve"> </w:t>
      </w:r>
      <w:proofErr w:type="spellStart"/>
      <w:r w:rsidR="00E85437" w:rsidRPr="001C6C9A">
        <w:rPr>
          <w:i/>
        </w:rPr>
        <w:t>of</w:t>
      </w:r>
      <w:proofErr w:type="spellEnd"/>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755D63D7" w14:textId="5342343E" w:rsidR="002B6979" w:rsidRDefault="00DE09F4" w:rsidP="00CA31F6">
      <w:pPr>
        <w:pStyle w:val="Ttulo2"/>
      </w:pPr>
      <w:bookmarkStart w:id="46" w:name="_Toc44538400"/>
      <w:r>
        <w:t>Contexto</w:t>
      </w:r>
      <w:bookmarkEnd w:id="46"/>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7"/>
      <w:r>
        <w:t>O</w:t>
      </w:r>
      <w:r w:rsidR="00B54E54">
        <w:t xml:space="preserve"> c</w:t>
      </w:r>
      <w:r w:rsidR="00B54E54" w:rsidRPr="00B54E54">
        <w:t>onjunto de circunstâncias inter-relacionadas de cuja tessitura se depreende determinado fato ou situação; circunstância(s), conjuntura, situação.</w:t>
      </w:r>
      <w:commentRangeEnd w:id="47"/>
      <w:r w:rsidR="00272F79">
        <w:rPr>
          <w:rStyle w:val="Refdecomentrio"/>
          <w:iCs/>
          <w:color w:val="000000"/>
        </w:rPr>
        <w:commentReference w:id="47"/>
      </w:r>
    </w:p>
    <w:p w14:paraId="5331FD33" w14:textId="5D9146AD" w:rsidR="00642AD9" w:rsidRDefault="00642AD9" w:rsidP="00CA31F6">
      <w:r>
        <w:tab/>
      </w:r>
      <w:commentRangeStart w:id="48"/>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8"/>
      <w:r w:rsidR="00272F79">
        <w:rPr>
          <w:rStyle w:val="Refdecomentrio"/>
        </w:rPr>
        <w:commentReference w:id="48"/>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40207E9F" w:rsidR="000E3BBD" w:rsidRPr="00642AD9" w:rsidRDefault="000E3BBD" w:rsidP="00F12892">
      <w:pPr>
        <w:pStyle w:val="Legenda"/>
      </w:pPr>
      <w:bookmarkStart w:id="49" w:name="_Ref42447869"/>
      <w:bookmarkStart w:id="50"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5C2958">
        <w:rPr>
          <w:noProof/>
        </w:rPr>
        <w:t>9</w:t>
      </w:r>
      <w:r w:rsidR="00C7334A">
        <w:rPr>
          <w:b w:val="0"/>
          <w:iCs/>
          <w:noProof/>
        </w:rPr>
        <w:fldChar w:fldCharType="end"/>
      </w:r>
      <w:bookmarkEnd w:id="49"/>
      <w:r>
        <w:t xml:space="preserve"> Apresentação dos contextos utilizados no trabalho </w:t>
      </w:r>
      <w:r w:rsidRPr="00353DD1">
        <w:t>(próprio, 2020)</w:t>
      </w:r>
      <w:bookmarkEnd w:id="50"/>
    </w:p>
    <w:p w14:paraId="2B059024" w14:textId="250FC77A" w:rsidR="008849DE" w:rsidRDefault="008849DE" w:rsidP="00CA31F6">
      <w:pPr>
        <w:pStyle w:val="Ttulo3"/>
      </w:pPr>
      <w:bookmarkStart w:id="51" w:name="_Toc44538401"/>
      <w:bookmarkStart w:id="52" w:name="_Ref48855940"/>
      <w:r w:rsidRPr="008849DE">
        <w:t>O que é o contexto comportamental?</w:t>
      </w:r>
      <w:bookmarkEnd w:id="51"/>
      <w:bookmarkEnd w:id="52"/>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3"/>
      <w:r w:rsidRPr="00A5596A">
        <w:t>Qualquer ação ou reação do organismo ou parte dele</w:t>
      </w:r>
      <w:r w:rsidR="008264A2">
        <w:t>.</w:t>
      </w:r>
      <w:commentRangeEnd w:id="53"/>
      <w:r w:rsidR="00272F79">
        <w:rPr>
          <w:rStyle w:val="Refdecomentrio"/>
          <w:iCs/>
          <w:color w:val="000000"/>
        </w:rPr>
        <w:commentReference w:id="53"/>
      </w:r>
    </w:p>
    <w:p w14:paraId="60D04307" w14:textId="1AC6DFAB" w:rsidR="00A5596A" w:rsidRPr="00A5596A" w:rsidRDefault="00514193" w:rsidP="00CA31F6">
      <w:r>
        <w:tab/>
      </w:r>
      <w:r w:rsidR="00272F79">
        <w:t>A partir da definição de contexto, f</w:t>
      </w:r>
      <w:r>
        <w:t xml:space="preserve">oi realizado </w:t>
      </w:r>
      <w:commentRangeStart w:id="54"/>
      <w:r>
        <w:t xml:space="preserve">um </w:t>
      </w:r>
      <w:r w:rsidR="005B7378">
        <w:t xml:space="preserve">levantamento </w:t>
      </w:r>
      <w:commentRangeEnd w:id="54"/>
      <w:r w:rsidR="00CF5FC9">
        <w:rPr>
          <w:rStyle w:val="Refdecomentrio"/>
        </w:rPr>
        <w:commentReference w:id="54"/>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5"/>
      <w:r w:rsidR="00E2722E">
        <w:t xml:space="preserve">as </w:t>
      </w:r>
      <w:commentRangeEnd w:id="55"/>
      <w:r w:rsidR="00CF5FC9">
        <w:rPr>
          <w:rStyle w:val="Refdecomentrio"/>
        </w:rPr>
        <w:commentReference w:id="55"/>
      </w:r>
      <w:commentRangeStart w:id="56"/>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6"/>
      <w:r w:rsidR="00CF5FC9">
        <w:rPr>
          <w:rStyle w:val="Refdecomentrio"/>
        </w:rPr>
        <w:commentReference w:id="56"/>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341A787B" w14:textId="0EB89FA7" w:rsidR="00CE4919" w:rsidRDefault="00180E28" w:rsidP="001C6C9A">
      <w:pPr>
        <w:pStyle w:val="PargrafodaLista"/>
        <w:numPr>
          <w:ilvl w:val="0"/>
          <w:numId w:val="7"/>
        </w:numPr>
      </w:pPr>
      <w:r>
        <w:t>Aumentar / Abaixar o volume</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73586358" w14:textId="1F2AB54B" w:rsidR="0038495F" w:rsidRDefault="0038495F" w:rsidP="001C6C9A">
      <w:pPr>
        <w:pStyle w:val="PargrafodaLista"/>
        <w:numPr>
          <w:ilvl w:val="0"/>
          <w:numId w:val="7"/>
        </w:numPr>
      </w:pPr>
      <w:r>
        <w:t>Abrir / Fechar o app</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A3EE249" w14:textId="2AE6B73C" w:rsidR="008322FE" w:rsidRDefault="003C5738" w:rsidP="001C6C9A">
      <w:pPr>
        <w:pStyle w:val="PargrafodaLista"/>
        <w:numPr>
          <w:ilvl w:val="0"/>
          <w:numId w:val="7"/>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57040DD0" w:rsidR="008849DE" w:rsidRDefault="008849DE" w:rsidP="00CA31F6">
      <w:pPr>
        <w:pStyle w:val="Ttulo3"/>
      </w:pPr>
      <w:bookmarkStart w:id="57" w:name="_Toc44538402"/>
      <w:r w:rsidRPr="008849DE">
        <w:t>O que é o contexto</w:t>
      </w:r>
      <w:r w:rsidR="00CF5FC9">
        <w:t xml:space="preserve"> de</w:t>
      </w:r>
      <w:r w:rsidRPr="008849DE">
        <w:t xml:space="preserve"> ambiente?</w:t>
      </w:r>
      <w:bookmarkEnd w:id="57"/>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8"/>
      <w:r w:rsidRPr="00CF31B0">
        <w:t>Conjunto de condições físicas, biológicas e químicas que rodeiam os seres vivos e as coisas</w:t>
      </w:r>
      <w:r w:rsidR="008264A2">
        <w:t>.</w:t>
      </w:r>
      <w:commentRangeEnd w:id="58"/>
      <w:r w:rsidR="00CF5FC9">
        <w:rPr>
          <w:rStyle w:val="Refdecomentrio"/>
          <w:iCs/>
          <w:color w:val="000000"/>
        </w:rPr>
        <w:commentReference w:id="58"/>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9"/>
      <w:r w:rsidR="00246A57">
        <w:t xml:space="preserve"> 3 </w:t>
      </w:r>
      <w:r w:rsidR="00246A57">
        <w:lastRenderedPageBreak/>
        <w:t>possíveis contextos</w:t>
      </w:r>
      <w:r w:rsidR="00907761">
        <w:t xml:space="preserve"> de ambiente</w:t>
      </w:r>
      <w:r w:rsidR="00246A57">
        <w:t xml:space="preserve"> </w:t>
      </w:r>
      <w:commentRangeEnd w:id="59"/>
      <w:r w:rsidR="00CF5FC9">
        <w:rPr>
          <w:rStyle w:val="Refdecomentrio"/>
        </w:rPr>
        <w:commentReference w:id="59"/>
      </w:r>
      <w:r w:rsidR="00246A57">
        <w:t xml:space="preserve">que podem </w:t>
      </w:r>
      <w:commentRangeStart w:id="60"/>
      <w:r w:rsidR="00246A57">
        <w:t xml:space="preserve">ser </w:t>
      </w:r>
      <w:commentRangeEnd w:id="60"/>
      <w:r w:rsidR="00CF5FC9">
        <w:rPr>
          <w:rStyle w:val="Refdecomentrio"/>
        </w:rPr>
        <w:commentReference w:id="60"/>
      </w:r>
      <w:r w:rsidR="00246A57">
        <w:t>representados na aplicação, que são:</w:t>
      </w:r>
      <w:commentRangeStart w:id="61"/>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61"/>
      <w:r w:rsidR="00CF5FC9">
        <w:rPr>
          <w:rStyle w:val="Refdecomentrio"/>
        </w:rPr>
        <w:commentReference w:id="61"/>
      </w:r>
    </w:p>
    <w:p w14:paraId="550D217F" w14:textId="61A4B7FF" w:rsidR="008849DE" w:rsidRDefault="008849DE" w:rsidP="00CA31F6">
      <w:pPr>
        <w:pStyle w:val="Ttulo3"/>
      </w:pPr>
      <w:bookmarkStart w:id="62" w:name="_Toc4453840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2"/>
    </w:p>
    <w:p w14:paraId="3C0EDDD6" w14:textId="35EC7BE3" w:rsidR="00734467"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734467" w:rsidRPr="00734467">
        <w:t>A lista de</w:t>
      </w:r>
      <w:r w:rsidR="00A31044">
        <w:t xml:space="preserve"> </w:t>
      </w:r>
      <w:r w:rsidR="00734467" w:rsidRPr="00734467">
        <w:t xml:space="preserve">ações pode ser obtida </w:t>
      </w:r>
      <w:r w:rsidR="00CF5FC9">
        <w:t>por meio</w:t>
      </w:r>
      <w:r w:rsidR="00CF5FC9" w:rsidRPr="00734467">
        <w:t xml:space="preserve"> </w:t>
      </w:r>
      <w:r w:rsidR="00734467" w:rsidRPr="00734467">
        <w:t>das possíveis ações a serem executadas pelo usuário demonstradas</w:t>
      </w:r>
      <w:r w:rsidR="008264A2">
        <w:t xml:space="preserve"> </w:t>
      </w:r>
      <w:r w:rsidR="00734467" w:rsidRPr="00734467">
        <w:t>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734467">
        <w:t>.</w:t>
      </w:r>
    </w:p>
    <w:p w14:paraId="58A2B66C" w14:textId="77777777" w:rsidR="008836AF" w:rsidRDefault="008836AF" w:rsidP="00CA31F6">
      <w:commentRangeStart w:id="63"/>
      <w:r>
        <w:rPr>
          <w:noProof/>
          <w:lang w:eastAsia="pt-BR"/>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commentRangeEnd w:id="63"/>
      <w:r w:rsidR="00CF5FC9">
        <w:rPr>
          <w:rStyle w:val="Refdecomentrio"/>
        </w:rPr>
        <w:commentReference w:id="63"/>
      </w:r>
    </w:p>
    <w:p w14:paraId="449FD789" w14:textId="4C5979BF" w:rsidR="008836AF" w:rsidRDefault="008836AF" w:rsidP="00CA31F6">
      <w:pPr>
        <w:pStyle w:val="Legenda"/>
      </w:pPr>
      <w:bookmarkStart w:id="64" w:name="_Ref42447458"/>
      <w:bookmarkStart w:id="65" w:name="_Toc4453833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0</w:t>
      </w:r>
      <w:r w:rsidR="00C7334A">
        <w:rPr>
          <w:noProof/>
        </w:rPr>
        <w:fldChar w:fldCharType="end"/>
      </w:r>
      <w:bookmarkEnd w:id="64"/>
      <w:r>
        <w:t xml:space="preserve"> </w:t>
      </w:r>
      <w:r w:rsidRPr="00D32B84">
        <w:t xml:space="preserve">Lista de ações que auxiliarão o entendimento do contexto de ambiente e comportamento do usuário </w:t>
      </w:r>
      <w:r w:rsidR="00CF5FC9">
        <w:t>na</w:t>
      </w:r>
      <w:r w:rsidR="00CF5FC9" w:rsidRPr="00D32B84">
        <w:t xml:space="preserve"> </w:t>
      </w:r>
      <w:r w:rsidR="001B6003" w:rsidRPr="00D32B84">
        <w:t>aplicação</w:t>
      </w:r>
      <w:r w:rsidR="00EF23A5">
        <w:t xml:space="preserve"> (</w:t>
      </w:r>
      <w:r w:rsidRPr="00353DD1">
        <w:t>próprio, 2020)</w:t>
      </w:r>
      <w:bookmarkEnd w:id="65"/>
    </w:p>
    <w:p w14:paraId="72669C84" w14:textId="4B64EAB7" w:rsidR="00CF04BE" w:rsidRDefault="00EF1EAD" w:rsidP="00CA31F6">
      <w:r>
        <w:tab/>
      </w:r>
      <w:r w:rsidR="00E50F49">
        <w:t xml:space="preserve">Na aplicação, será obtido </w:t>
      </w:r>
      <w:r w:rsidR="0039573D">
        <w:t xml:space="preserve">contexto </w:t>
      </w:r>
      <w:r w:rsidR="00E50F49">
        <w:t>de duas maneiras: (i) explicitamente, onde o usuário irá cadastrar o que está fazendo. Ex.: emoções, atividades.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clima.</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6"/>
      <w:r w:rsidR="00EF1EAD">
        <w:t>implicitamente</w:t>
      </w:r>
      <w:commentRangeEnd w:id="66"/>
      <w:r w:rsidR="00CF5FC9">
        <w:rPr>
          <w:rStyle w:val="Refdecomentrio"/>
        </w:rPr>
        <w:commentReference w:id="66"/>
      </w:r>
      <w:r w:rsidR="008E1661">
        <w:t xml:space="preserve">, </w:t>
      </w:r>
      <w:r w:rsidR="00EF1EAD">
        <w:t xml:space="preserve">isso devido as limitações dos sensores e dados disponíveis na </w:t>
      </w:r>
      <w:commentRangeStart w:id="67"/>
      <w:r w:rsidR="00EF1EAD">
        <w:t xml:space="preserve">aplicação </w:t>
      </w:r>
      <w:commentRangeEnd w:id="67"/>
      <w:r w:rsidR="00CF5FC9">
        <w:rPr>
          <w:rStyle w:val="Refdecomentrio"/>
        </w:rPr>
        <w:lastRenderedPageBreak/>
        <w:commentReference w:id="67"/>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8"/>
      <w:commentRangeStart w:id="69"/>
      <w:r>
        <w:t>localização</w:t>
      </w:r>
      <w:commentRangeEnd w:id="68"/>
      <w:r w:rsidR="008264A2">
        <w:rPr>
          <w:rStyle w:val="Refdecomentrio"/>
        </w:rPr>
        <w:commentReference w:id="68"/>
      </w:r>
      <w:commentRangeEnd w:id="69"/>
      <w:r w:rsidR="001C6C9A">
        <w:rPr>
          <w:rStyle w:val="Refdecomentrio"/>
        </w:rPr>
        <w:commentReference w:id="69"/>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511690D7" w:rsidR="00512D8C" w:rsidRDefault="00A4134C" w:rsidP="00CA31F6">
      <w:pPr>
        <w:pStyle w:val="Ttulo3"/>
      </w:pPr>
      <w:bookmarkStart w:id="70" w:name="_Ref42462937"/>
      <w:bookmarkStart w:id="71" w:name="_Toc44538404"/>
      <w:r>
        <w:t>O que são a</w:t>
      </w:r>
      <w:r w:rsidR="00512D8C">
        <w:t xml:space="preserve">s ações do </w:t>
      </w:r>
      <w:r w:rsidR="006B1587">
        <w:t>usuário</w:t>
      </w:r>
      <w:r>
        <w:t>?</w:t>
      </w:r>
      <w:bookmarkEnd w:id="70"/>
      <w:bookmarkEnd w:id="71"/>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72"/>
      <w:commentRangeEnd w:id="72"/>
      <w:r w:rsidR="008264A2">
        <w:rPr>
          <w:rStyle w:val="Refdecomentrio"/>
        </w:rPr>
        <w:commentReference w:id="72"/>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32E7A1A" w:rsidR="00EE5AC3" w:rsidRDefault="00726572" w:rsidP="00CA31F6">
      <w:pPr>
        <w:pStyle w:val="Ttulo2"/>
      </w:pPr>
      <w:r>
        <w:t>pesquisa com usuários sobre recomendação musical</w:t>
      </w:r>
    </w:p>
    <w:p w14:paraId="303F21D0" w14:textId="19854538" w:rsidR="006C7738" w:rsidRPr="006C7738" w:rsidRDefault="006C7738" w:rsidP="00CA31F6">
      <w:r>
        <w:tab/>
      </w:r>
      <w:r w:rsidR="00F7313E">
        <w:t>Para validar o modelo de sistema de recomendação</w:t>
      </w:r>
      <w:r w:rsidR="00B2728C">
        <w:t xml:space="preserve"> </w:t>
      </w:r>
      <w:commentRangeStart w:id="73"/>
      <w:r w:rsidR="00B2728C">
        <w:t>foi</w:t>
      </w:r>
      <w:r w:rsidR="00F7313E">
        <w:t xml:space="preserve"> </w:t>
      </w:r>
      <w:r w:rsidR="00B2728C">
        <w:t xml:space="preserve">desenvolvida </w:t>
      </w:r>
      <w:commentRangeEnd w:id="73"/>
      <w:r w:rsidR="00B2728C">
        <w:rPr>
          <w:rStyle w:val="Refdecomentrio"/>
        </w:rPr>
        <w:commentReference w:id="73"/>
      </w:r>
      <w:r w:rsidR="00F7313E">
        <w:t xml:space="preserve">uma </w:t>
      </w:r>
      <w:commentRangeStart w:id="74"/>
      <w:commentRangeStart w:id="75"/>
      <w:r w:rsidR="00F7313E">
        <w:t>aplicação</w:t>
      </w:r>
      <w:commentRangeEnd w:id="74"/>
      <w:r w:rsidR="008264A2">
        <w:rPr>
          <w:rStyle w:val="Refdecomentrio"/>
        </w:rPr>
        <w:commentReference w:id="74"/>
      </w:r>
      <w:commentRangeEnd w:id="75"/>
      <w:r w:rsidR="001C6C9A">
        <w:rPr>
          <w:rStyle w:val="Refdecomentrio"/>
        </w:rPr>
        <w:commentReference w:id="75"/>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6"/>
      <w:commentRangeStart w:id="77"/>
      <w:commentRangeStart w:id="78"/>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commentRangeEnd w:id="76"/>
      <w:commentRangeEnd w:id="77"/>
      <w:r w:rsidR="00B2728C">
        <w:rPr>
          <w:rStyle w:val="Refdecomentrio"/>
        </w:rPr>
        <w:commentReference w:id="76"/>
      </w:r>
      <w:r w:rsidR="00215D62">
        <w:rPr>
          <w:rStyle w:val="Refdecomentrio"/>
        </w:rPr>
        <w:commentReference w:id="77"/>
      </w:r>
      <w:commentRangeEnd w:id="78"/>
      <w:r w:rsidR="005B39DC">
        <w:rPr>
          <w:rStyle w:val="Refdecomentrio"/>
        </w:rPr>
        <w:commentReference w:id="78"/>
      </w:r>
    </w:p>
    <w:p w14:paraId="232A08C4" w14:textId="7D68A473" w:rsidR="002638C0" w:rsidRDefault="007649CF" w:rsidP="00CA31F6">
      <w:pPr>
        <w:pStyle w:val="Legenda"/>
      </w:pPr>
      <w:bookmarkStart w:id="79" w:name="_Ref42452795"/>
      <w:bookmarkStart w:id="80"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1</w:t>
      </w:r>
      <w:r w:rsidR="00C7334A">
        <w:rPr>
          <w:noProof/>
        </w:rPr>
        <w:fldChar w:fldCharType="end"/>
      </w:r>
      <w:bookmarkEnd w:id="79"/>
      <w:r>
        <w:t xml:space="preserve"> Etapas do desenvolvimento</w:t>
      </w:r>
      <w:r>
        <w:rPr>
          <w:noProof/>
        </w:rPr>
        <w:t xml:space="preserve"> do sistema de recomendação musical</w:t>
      </w:r>
      <w:r>
        <w:t xml:space="preserve"> </w:t>
      </w:r>
      <w:bookmarkStart w:id="81" w:name="_Hlk42442745"/>
      <w:r w:rsidRPr="00353DD1">
        <w:t>(próprio, 2020)</w:t>
      </w:r>
      <w:bookmarkEnd w:id="80"/>
      <w:bookmarkEnd w:id="81"/>
    </w:p>
    <w:p w14:paraId="24FD8A78" w14:textId="6C21E887" w:rsidR="00D902DF" w:rsidRDefault="00D902DF" w:rsidP="00CA31F6">
      <w:commentRangeStart w:id="82"/>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82"/>
      <w:r w:rsidR="00C00AE5">
        <w:rPr>
          <w:rStyle w:val="Refdecomentrio"/>
        </w:rPr>
        <w:commentReference w:id="82"/>
      </w:r>
    </w:p>
    <w:p w14:paraId="49CCDBDD" w14:textId="2A18C1A1" w:rsidR="002D4647" w:rsidRDefault="002D4647" w:rsidP="002D4647">
      <w:pPr>
        <w:pStyle w:val="Legenda"/>
      </w:pPr>
      <w:bookmarkStart w:id="83" w:name="_Ref48857312"/>
      <w:r>
        <w:t xml:space="preserve">Quadro </w:t>
      </w:r>
      <w:r>
        <w:fldChar w:fldCharType="begin"/>
      </w:r>
      <w:r>
        <w:instrText xml:space="preserve"> SEQ Quadro \* ARABIC </w:instrText>
      </w:r>
      <w:r>
        <w:fldChar w:fldCharType="separate"/>
      </w:r>
      <w:r>
        <w:rPr>
          <w:noProof/>
        </w:rPr>
        <w:t>2</w:t>
      </w:r>
      <w:r>
        <w:fldChar w:fldCharType="end"/>
      </w:r>
      <w:bookmarkEnd w:id="83"/>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505BB9" w:rsidRDefault="00505BB9" w:rsidP="00CA31F6">
            <w:r>
              <w:lastRenderedPageBreak/>
              <w:t>Pergunta</w:t>
            </w:r>
          </w:p>
        </w:tc>
        <w:tc>
          <w:tcPr>
            <w:tcW w:w="4531" w:type="dxa"/>
          </w:tcPr>
          <w:p w14:paraId="19A5F2D0" w14:textId="74102221" w:rsidR="00505BB9" w:rsidRPr="009C0756" w:rsidRDefault="009C0756" w:rsidP="00505BB9">
            <w:r w:rsidRPr="009C0756">
              <w:t>Possíveis r</w:t>
            </w:r>
            <w:r w:rsidR="00616558" w:rsidRPr="009C0756">
              <w:t>espostas</w:t>
            </w:r>
          </w:p>
        </w:tc>
      </w:tr>
      <w:tr w:rsidR="00505BB9" w:rsidRPr="003F3A8A"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 xml:space="preserve">Sim, </w:t>
            </w:r>
            <w:r>
              <w:t>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Acordando</w:t>
            </w:r>
            <w:r>
              <w:t xml:space="preserve">, </w:t>
            </w:r>
            <w:r>
              <w:t>Assistindo a filmes / séries / novelas</w:t>
            </w:r>
            <w:r>
              <w:t xml:space="preserve">, </w:t>
            </w:r>
            <w:r>
              <w:t>Comendo</w:t>
            </w:r>
            <w:r>
              <w:t xml:space="preserve">, </w:t>
            </w:r>
            <w:r>
              <w:t>Correndo</w:t>
            </w:r>
            <w:r>
              <w:t xml:space="preserve">, </w:t>
            </w:r>
            <w:r>
              <w:t>Dirigindo</w:t>
            </w:r>
            <w:r>
              <w:t xml:space="preserve">, </w:t>
            </w:r>
            <w:r>
              <w:t>Estudando</w:t>
            </w:r>
            <w:r>
              <w:t xml:space="preserve">, </w:t>
            </w:r>
            <w:r>
              <w:t>Jogando</w:t>
            </w:r>
            <w:r>
              <w:t xml:space="preserve">, </w:t>
            </w:r>
            <w:r>
              <w:t>Lazer</w:t>
            </w:r>
            <w:r>
              <w:t xml:space="preserve">, </w:t>
            </w:r>
            <w:r>
              <w:t>Lendo</w:t>
            </w:r>
            <w:r>
              <w:t xml:space="preserve">, </w:t>
            </w:r>
            <w:r>
              <w:t>Indo dormir</w:t>
            </w:r>
            <w:r>
              <w:t xml:space="preserve">, </w:t>
            </w:r>
            <w:r>
              <w:t>Passeando</w:t>
            </w:r>
            <w:r>
              <w:t xml:space="preserve">, </w:t>
            </w:r>
            <w:proofErr w:type="gramStart"/>
            <w:r>
              <w:t>Praticando</w:t>
            </w:r>
            <w:proofErr w:type="gramEnd"/>
            <w:r>
              <w:t xml:space="preserve"> exercícios</w:t>
            </w:r>
            <w:r>
              <w:t xml:space="preserve">, </w:t>
            </w:r>
            <w:r>
              <w:t>Trabalhando</w:t>
            </w:r>
            <w:r>
              <w:t xml:space="preserve">, </w:t>
            </w:r>
            <w:r>
              <w:t>Treinando</w:t>
            </w:r>
            <w:r>
              <w:t xml:space="preserve">, </w:t>
            </w:r>
            <w:r>
              <w:t>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Academia</w:t>
            </w:r>
            <w:r>
              <w:t xml:space="preserve">, </w:t>
            </w:r>
            <w:r>
              <w:t>Bar</w:t>
            </w:r>
            <w:r>
              <w:t xml:space="preserve">, </w:t>
            </w:r>
            <w:r>
              <w:t>Biblioteca</w:t>
            </w:r>
            <w:r>
              <w:t xml:space="preserve">, </w:t>
            </w:r>
            <w:r>
              <w:t>Casa</w:t>
            </w:r>
            <w:r>
              <w:t xml:space="preserve">, </w:t>
            </w:r>
            <w:proofErr w:type="gramStart"/>
            <w:r>
              <w:t>Com</w:t>
            </w:r>
            <w:proofErr w:type="gramEnd"/>
            <w:r>
              <w:t xml:space="preserve"> os amigos</w:t>
            </w:r>
            <w:r>
              <w:t xml:space="preserve">, </w:t>
            </w:r>
            <w:r>
              <w:t>Escola</w:t>
            </w:r>
            <w:r>
              <w:t xml:space="preserve">, </w:t>
            </w:r>
            <w:r>
              <w:t>Festa</w:t>
            </w:r>
            <w:r>
              <w:t xml:space="preserve">, </w:t>
            </w:r>
            <w:r>
              <w:t>Praia</w:t>
            </w:r>
            <w:r>
              <w:t xml:space="preserve">, </w:t>
            </w:r>
            <w:r>
              <w:t>Restaurante</w:t>
            </w:r>
            <w:r>
              <w:t xml:space="preserve">, </w:t>
            </w:r>
            <w:r>
              <w:t>Trabalho</w:t>
            </w:r>
            <w:r>
              <w:t xml:space="preserve">, </w:t>
            </w:r>
            <w:r>
              <w:t>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Aborrecido</w:t>
            </w:r>
            <w:r>
              <w:t xml:space="preserve">, </w:t>
            </w:r>
            <w:r>
              <w:t>Alegre</w:t>
            </w:r>
            <w:r>
              <w:t xml:space="preserve">, </w:t>
            </w:r>
            <w:r>
              <w:t>Amoroso</w:t>
            </w:r>
            <w:r>
              <w:t xml:space="preserve">, </w:t>
            </w:r>
            <w:r>
              <w:t>Ansioso</w:t>
            </w:r>
            <w:r>
              <w:t xml:space="preserve">, </w:t>
            </w:r>
            <w:r>
              <w:t>Apavorado</w:t>
            </w:r>
            <w:r>
              <w:t xml:space="preserve">, </w:t>
            </w:r>
            <w:r>
              <w:t>Assustado</w:t>
            </w:r>
            <w:r>
              <w:t xml:space="preserve">,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Abrir / Fechar o app</w:t>
            </w:r>
            <w:r>
              <w:t xml:space="preserve">, </w:t>
            </w:r>
            <w:r>
              <w:t>Aumentar / Abaixar volume</w:t>
            </w:r>
            <w:r>
              <w:t xml:space="preserve">, </w:t>
            </w:r>
            <w:proofErr w:type="gramStart"/>
            <w:r>
              <w:t>Definir</w:t>
            </w:r>
            <w:proofErr w:type="gramEnd"/>
            <w:r>
              <w:t xml:space="preserve"> tempo da música</w:t>
            </w:r>
            <w:r>
              <w:t xml:space="preserve">, </w:t>
            </w:r>
            <w:r>
              <w:t>Escolher música / artista / gênero</w:t>
            </w:r>
            <w:r>
              <w:t xml:space="preserve">, </w:t>
            </w:r>
            <w:r>
              <w:t>Pausar / Tocar música</w:t>
            </w:r>
            <w:r>
              <w:t xml:space="preserve">, </w:t>
            </w:r>
            <w:r>
              <w:t>Passar / Voltar n músicas</w:t>
            </w:r>
            <w:r>
              <w:t xml:space="preserve">, </w:t>
            </w:r>
            <w:r>
              <w:t>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w:t>
            </w:r>
            <w:r w:rsidR="00722B09">
              <w:t xml:space="preserve">, </w:t>
            </w:r>
            <w:r w:rsidR="00722B09">
              <w:t>de 5 a 10 horas</w:t>
            </w:r>
            <w:r w:rsidR="00722B09">
              <w:t xml:space="preserve">, </w:t>
            </w:r>
            <w:r w:rsidR="00722B09">
              <w:t>de 11 a 30 horas</w:t>
            </w:r>
            <w:r w:rsidR="00722B09">
              <w:t xml:space="preserve">, </w:t>
            </w:r>
            <w:r w:rsidR="00722B09">
              <w:t>de 31 a 50 horas</w:t>
            </w:r>
            <w:r w:rsidR="00722B09">
              <w:t xml:space="preserve">, </w:t>
            </w:r>
            <w:r w:rsidR="00722B09">
              <w:t>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2574519A" w:rsidR="00B021FD" w:rsidRDefault="00B021FD" w:rsidP="00B021FD">
      <w:pPr>
        <w:pStyle w:val="Ttulo3"/>
      </w:pPr>
      <w:r>
        <w:t>Pré-teste</w:t>
      </w:r>
      <w:r w:rsidR="00DB0C61">
        <w:t xml:space="preserve"> do questionário</w:t>
      </w:r>
    </w:p>
    <w:p w14:paraId="34D2A2F4" w14:textId="6B8CA942" w:rsidR="00B021FD" w:rsidRDefault="00B021FD" w:rsidP="00B021FD">
      <w:r>
        <w:tab/>
        <w:t xml:space="preserve">Com as perguntas do questionário definidas, foi </w:t>
      </w:r>
      <w:r w:rsidR="00C00AE5">
        <w:t xml:space="preserve">realizada </w:t>
      </w:r>
      <w:r>
        <w:t>uma validação para garantir que elas faziam sentido</w:t>
      </w:r>
      <w:commentRangeStart w:id="84"/>
      <w:r w:rsidR="00C61C47" w:rsidRPr="00EF0264">
        <w:rPr>
          <w:strike/>
        </w:rPr>
        <w:t>,</w:t>
      </w:r>
      <w:r w:rsidRPr="00EF0264">
        <w:rPr>
          <w:strike/>
        </w:rPr>
        <w:t xml:space="preserve"> e se o </w:t>
      </w:r>
      <w:r w:rsidR="00D56A6A" w:rsidRPr="00EF0264">
        <w:rPr>
          <w:strike/>
        </w:rPr>
        <w:t>público</w:t>
      </w:r>
      <w:r w:rsidRPr="00EF0264">
        <w:rPr>
          <w:strike/>
        </w:rPr>
        <w:t xml:space="preserve"> que não </w:t>
      </w:r>
      <w:r w:rsidR="00D56A6A" w:rsidRPr="00EF0264">
        <w:rPr>
          <w:strike/>
        </w:rPr>
        <w:t>está</w:t>
      </w:r>
      <w:r w:rsidRPr="00EF0264">
        <w:rPr>
          <w:strike/>
        </w:rPr>
        <w:t xml:space="preserve"> no contexto conseguiria realizar ter um entendimento do que </w:t>
      </w:r>
      <w:r w:rsidR="002419AF" w:rsidRPr="00EF0264">
        <w:rPr>
          <w:strike/>
        </w:rPr>
        <w:t>está</w:t>
      </w:r>
      <w:r w:rsidRPr="00EF0264">
        <w:rPr>
          <w:strike/>
        </w:rPr>
        <w:t xml:space="preserve"> sendo perguntado.</w:t>
      </w:r>
      <w:commentRangeEnd w:id="84"/>
      <w:r w:rsidR="00F372BC">
        <w:rPr>
          <w:rStyle w:val="Refdecomentrio"/>
        </w:rPr>
        <w:commentReference w:id="84"/>
      </w:r>
    </w:p>
    <w:p w14:paraId="559DBF22" w14:textId="376B4E94" w:rsidR="002419AF" w:rsidRDefault="002419AF" w:rsidP="00B021FD">
      <w:r>
        <w:tab/>
      </w:r>
      <w:r w:rsidR="00C00AE5">
        <w:t xml:space="preserve">O pré-teste </w:t>
      </w:r>
      <w:r>
        <w:t xml:space="preserve">foi </w:t>
      </w:r>
      <w:r w:rsidR="00C00AE5">
        <w:t xml:space="preserve">feito </w:t>
      </w:r>
      <w:r>
        <w:t xml:space="preserve">enviando o questionário para 5 pessoas, as quais tinham a responsabilidade de analisar as perguntas e avaliar a dificuldade de entendimento de cada uma das perguntas. Isso foi feito para garantir que o publico que receberia o </w:t>
      </w:r>
      <w:r w:rsidR="00A627D9">
        <w:t>questionário</w:t>
      </w:r>
      <w:r w:rsidR="00C00AE5">
        <w:t xml:space="preserve"> posteriormente</w:t>
      </w:r>
      <w:r w:rsidR="00A627D9">
        <w:t xml:space="preserve"> -</w:t>
      </w:r>
      <w:r w:rsidR="00CF4193">
        <w:t xml:space="preserve"> o qual não está dentro do contexto do trabalho -</w:t>
      </w:r>
      <w:r>
        <w:t xml:space="preserve"> conseguiria responder as perguntas</w:t>
      </w:r>
      <w:r w:rsidR="00C00AE5">
        <w:t xml:space="preserve"> com completa compreensão </w:t>
      </w:r>
      <w:proofErr w:type="gramStart"/>
      <w:r w:rsidR="00C00AE5">
        <w:t>das mesmas</w:t>
      </w:r>
      <w:proofErr w:type="gramEnd"/>
      <w:r w:rsidR="00C00AE5">
        <w:t>.</w:t>
      </w:r>
    </w:p>
    <w:p w14:paraId="6DFEE646" w14:textId="3471F106" w:rsidR="00F72CBA" w:rsidRDefault="00F72CBA" w:rsidP="00F72CBA">
      <w:pPr>
        <w:pStyle w:val="Ttulo3"/>
      </w:pPr>
      <w:r>
        <w:t xml:space="preserve">Resultados do </w:t>
      </w:r>
      <w:r w:rsidR="00123767">
        <w:t>questionário</w:t>
      </w:r>
    </w:p>
    <w:p w14:paraId="12384860" w14:textId="29ACBA70" w:rsidR="001F52F1" w:rsidRPr="001F52F1" w:rsidRDefault="001F52F1" w:rsidP="001F52F1">
      <w:r>
        <w:tab/>
      </w:r>
      <w:r>
        <w:t>O questionário foi aberto no dia 6 de julho de 2020, nesse dia foi realizada uma publicação no Instagram para apresentá-lo ao público, e no decorrer, foi enviado a outras redes sociais, como WhatsApp, Slack (empresarial), Twitter e Facebook. O seu fechamento foi realizado no dia 18 de julho de 2020, somando o total de 12 dias em que o ele ficou aberto.</w:t>
      </w:r>
      <w:commentRangeStart w:id="85"/>
      <w:commentRangeEnd w:id="85"/>
      <w:r>
        <w:rPr>
          <w:rStyle w:val="Refdecomentrio"/>
        </w:rPr>
        <w:commentReference w:id="85"/>
      </w:r>
    </w:p>
    <w:p w14:paraId="7E777760" w14:textId="5B40EEB0" w:rsidR="008A0B65" w:rsidRDefault="00D13253" w:rsidP="008A0B65">
      <w:r>
        <w:tab/>
      </w:r>
      <w:commentRangeStart w:id="86"/>
      <w:r>
        <w:t>Com um</w:t>
      </w:r>
      <w:r w:rsidR="001D2E17">
        <w:t xml:space="preserve"> alcance </w:t>
      </w:r>
      <w:r w:rsidR="005643A7">
        <w:t>maior do que</w:t>
      </w:r>
      <w:r>
        <w:t xml:space="preserve"> 1000 pessoas</w:t>
      </w:r>
      <w:r w:rsidR="008B73BD">
        <w:t xml:space="preserve">, sendo 800 funcionários da CWI que possuem acesso ao Slack, 200 pessoas alcançadas através do Instagram e demais divulgações </w:t>
      </w:r>
      <w:r w:rsidR="008B73BD">
        <w:lastRenderedPageBreak/>
        <w:t>que tiveram</w:t>
      </w:r>
      <w:r>
        <w:t xml:space="preserve">, </w:t>
      </w:r>
      <w:commentRangeEnd w:id="86"/>
      <w:r w:rsidR="00F372BC">
        <w:rPr>
          <w:rStyle w:val="Refdecomentrio"/>
        </w:rPr>
        <w:commentReference w:id="86"/>
      </w:r>
      <w:r>
        <w:t xml:space="preserve">o </w:t>
      </w:r>
      <w:r w:rsidR="005643A7">
        <w:t>questionário</w:t>
      </w:r>
      <w:r>
        <w:t xml:space="preserve"> teve uma </w:t>
      </w:r>
      <w:r w:rsidR="00BC05C1">
        <w:t>adesão</w:t>
      </w:r>
      <w:r>
        <w:t xml:space="preserve"> de 222 respostas.</w:t>
      </w:r>
      <w:r w:rsidR="00E7165C">
        <w:t xml:space="preserve"> </w:t>
      </w:r>
      <w:r w:rsidR="00F372BC">
        <w:t>O público respondente tinha</w:t>
      </w:r>
      <w:r w:rsidR="00E7165C">
        <w:t xml:space="preserve"> entre 14 e 71 anos e um gosto musical bem diversificado, </w:t>
      </w:r>
      <w:r w:rsidR="00F372BC">
        <w:t xml:space="preserve">foram </w:t>
      </w:r>
      <w:r w:rsidR="00E7165C">
        <w:t>obtido</w:t>
      </w:r>
      <w:r w:rsidR="00F372BC">
        <w:t>s</w:t>
      </w:r>
      <w:r w:rsidR="00E7165C">
        <w:t xml:space="preserve"> em torno de 60 estilos musicais, sendo o mais votado o Rock</w:t>
      </w:r>
      <w:r w:rsidR="00F372BC">
        <w:t>,</w:t>
      </w:r>
      <w:r w:rsidR="00E7165C">
        <w:t xml:space="preserve"> com 181 </w:t>
      </w:r>
      <w:r w:rsidR="007876E0">
        <w:t>marcações</w:t>
      </w:r>
      <w:r w:rsidR="00E7165C">
        <w:t>.</w:t>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7"/>
      <w:r>
        <w:t xml:space="preserve">de </w:t>
      </w:r>
      <w:r w:rsidR="00EF0264">
        <w:t>recomendação</w:t>
      </w:r>
      <w:r>
        <w:t xml:space="preserve"> musical</w:t>
      </w:r>
      <w:commentRangeEnd w:id="87"/>
      <w:r w:rsidR="00F372BC">
        <w:rPr>
          <w:rStyle w:val="Refdecomentrio"/>
        </w:rPr>
        <w:commentReference w:id="87"/>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5A3C491B" w:rsidR="003A615F" w:rsidRDefault="003A615F" w:rsidP="008A0B65">
      <w:r>
        <w:tab/>
      </w:r>
      <w:commentRangeStart w:id="88"/>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w:t>
      </w:r>
      <w:r w:rsidR="00440190">
        <w:lastRenderedPageBreak/>
        <w:t xml:space="preserve">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8"/>
      <w:r w:rsidR="00726572">
        <w:rPr>
          <w:rStyle w:val="Refdecomentrio"/>
        </w:rPr>
        <w:commentReference w:id="88"/>
      </w:r>
    </w:p>
    <w:p w14:paraId="55CD6BFF" w14:textId="25E0D801" w:rsidR="00D23405" w:rsidRPr="008A0B65" w:rsidRDefault="00941DE8" w:rsidP="00941DE8">
      <w:pPr>
        <w:pStyle w:val="Ttulo2"/>
      </w:pPr>
      <w:commentRangeStart w:id="89"/>
      <w:r>
        <w:t xml:space="preserve">Modelagem </w:t>
      </w:r>
      <w:r w:rsidR="00CC1095">
        <w:t xml:space="preserve">do </w:t>
      </w:r>
      <w:r>
        <w:t>sistema</w:t>
      </w:r>
      <w:r w:rsidR="00726572">
        <w:t xml:space="preserve"> </w:t>
      </w:r>
      <w:r w:rsidR="00726572" w:rsidRPr="001C6C9A">
        <w:rPr>
          <w:i/>
        </w:rPr>
        <w:t>DCRM</w:t>
      </w:r>
      <w:commentRangeEnd w:id="89"/>
      <w:r w:rsidR="00726572">
        <w:rPr>
          <w:rStyle w:val="Refdecomentrio"/>
          <w:caps w:val="0"/>
          <w:snapToGrid/>
          <w:spacing w:val="0"/>
          <w:kern w:val="0"/>
        </w:rPr>
        <w:commentReference w:id="89"/>
      </w:r>
    </w:p>
    <w:p w14:paraId="545B819D" w14:textId="29901BAF" w:rsidR="002638C0" w:rsidRDefault="002638C0" w:rsidP="00CA31F6">
      <w:pPr>
        <w:pStyle w:val="Ttulo3"/>
      </w:pPr>
      <w:bookmarkStart w:id="90" w:name="_Toc44538406"/>
      <w:r>
        <w:t>Como o trabalho vai capturar as ações do usuário</w:t>
      </w:r>
      <w:r w:rsidR="00100C1D">
        <w:t xml:space="preserve"> e </w:t>
      </w:r>
      <w:r w:rsidR="004B0788">
        <w:t>enviá-las</w:t>
      </w:r>
      <w:r w:rsidR="00100C1D">
        <w:t xml:space="preserve"> ao sistema</w:t>
      </w:r>
      <w:r>
        <w:t>?</w:t>
      </w:r>
      <w:bookmarkEnd w:id="90"/>
    </w:p>
    <w:p w14:paraId="7AD48DC5" w14:textId="150FDE5B" w:rsidR="002638C0" w:rsidRDefault="002638C0" w:rsidP="00CA31F6">
      <w:r>
        <w:tab/>
      </w:r>
      <w:r w:rsidR="00F52F8E">
        <w:t xml:space="preserve">A partir do momento que o usuário utilizar a aplicação, </w:t>
      </w:r>
      <w:r w:rsidR="00726572">
        <w:t xml:space="preserve">serão registradas </w:t>
      </w:r>
      <w:r w:rsidR="00F52F8E">
        <w:t xml:space="preserve">suas ações, </w:t>
      </w:r>
      <w:r w:rsidR="001E7362">
        <w:t xml:space="preserve">por meio </w:t>
      </w:r>
      <w:r w:rsidR="00F52F8E">
        <w:t>de eventos disponíveis em seus componentes</w:t>
      </w:r>
      <w:r w:rsidR="001E7362">
        <w:t xml:space="preserve">. A </w:t>
      </w:r>
      <w:r w:rsidR="00335A74">
        <w:t xml:space="preserve">Figura </w:t>
      </w:r>
      <w:r w:rsidR="00CF5A16">
        <w:t>12 ilustra</w:t>
      </w:r>
      <w:r w:rsidR="001E7362">
        <w:t xml:space="preserve"> o </w:t>
      </w:r>
      <w:r w:rsidR="002B2A8B">
        <w:t>processo para realizar esse registro</w:t>
      </w:r>
      <w:r w:rsidR="00F52F8E">
        <w:t>.</w:t>
      </w:r>
    </w:p>
    <w:commentRangeStart w:id="91"/>
    <w:p w14:paraId="565CFCA4" w14:textId="3C3F61D2" w:rsidR="00F52F8E" w:rsidRDefault="001E7362" w:rsidP="00CA31F6">
      <w:r>
        <w:rPr>
          <w:noProof/>
          <w:lang w:eastAsia="pt-BR"/>
        </w:rPr>
        <mc:AlternateContent>
          <mc:Choice Requires="wpi">
            <w:drawing>
              <wp:anchor distT="0" distB="0" distL="114300" distR="114300" simplePos="0" relativeHeight="251659264" behindDoc="0" locked="0" layoutInCell="1" allowOverlap="1" wp14:anchorId="6698865A" wp14:editId="7784488B">
                <wp:simplePos x="0" y="0"/>
                <wp:positionH relativeFrom="column">
                  <wp:posOffset>3795950</wp:posOffset>
                </wp:positionH>
                <wp:positionV relativeFrom="paragraph">
                  <wp:posOffset>-102650</wp:posOffset>
                </wp:positionV>
                <wp:extent cx="2145960" cy="2417760"/>
                <wp:effectExtent l="38100" t="38100" r="38735" b="46355"/>
                <wp:wrapNone/>
                <wp:docPr id="17" name="Ink 17"/>
                <wp:cNvGraphicFramePr/>
                <a:graphic xmlns:a="http://schemas.openxmlformats.org/drawingml/2006/main">
                  <a:graphicData uri="http://schemas.microsoft.com/office/word/2010/wordprocessingInk">
                    <w14:contentPart bwMode="auto" r:id="rId46">
                      <w14:nvContentPartPr>
                        <w14:cNvContentPartPr/>
                      </w14:nvContentPartPr>
                      <w14:xfrm>
                        <a:off x="0" y="0"/>
                        <a:ext cx="2145960" cy="2417760"/>
                      </w14:xfrm>
                    </w14:contentPart>
                  </a:graphicData>
                </a:graphic>
              </wp:anchor>
            </w:drawing>
          </mc:Choice>
          <mc:Fallback>
            <w:pict>
              <v:shapetype w14:anchorId="27B1858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7" o:spid="_x0000_s1026" type="#_x0000_t75" style="position:absolute;margin-left:298.2pt;margin-top:-8.8pt;width:170.35pt;height:191.7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">
                <v:imagedata r:id="rId47" o:title=""/>
              </v:shape>
            </w:pict>
          </mc:Fallback>
        </mc:AlternateContent>
      </w:r>
      <w:commentRangeEnd w:id="91"/>
      <w:r>
        <w:rPr>
          <w:rStyle w:val="Refdecomentrio"/>
        </w:rPr>
        <w:commentReference w:id="91"/>
      </w:r>
      <w:r w:rsidR="00F52F8E">
        <w:rPr>
          <w:noProof/>
          <w:lang w:eastAsia="pt-BR"/>
        </w:rPr>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8"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6A560A87" w:rsidR="00F52F8E" w:rsidRDefault="00F52F8E" w:rsidP="00CA31F6">
      <w:pPr>
        <w:pStyle w:val="Legenda"/>
      </w:pPr>
      <w:bookmarkStart w:id="92" w:name="_Toc4453833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2</w:t>
      </w:r>
      <w:r w:rsidR="00C7334A">
        <w:rPr>
          <w:noProof/>
        </w:rPr>
        <w:fldChar w:fldCharType="end"/>
      </w:r>
      <w:r>
        <w:t xml:space="preserve"> </w:t>
      </w:r>
      <w:r w:rsidR="00BF7DE7">
        <w:t xml:space="preserve">Fluxo para realizar o registro e análise das ações executadas pelo usuário </w:t>
      </w:r>
      <w:r w:rsidR="00BF7DE7" w:rsidRPr="00353DD1">
        <w:t>(próprio, 2020)</w:t>
      </w:r>
      <w:bookmarkEnd w:id="92"/>
    </w:p>
    <w:p w14:paraId="2C9FBCF1" w14:textId="4FE4FAEE" w:rsidR="009A3C77" w:rsidRPr="009A3C77" w:rsidRDefault="009A3C77" w:rsidP="00CA31F6">
      <w:r>
        <w:tab/>
      </w:r>
      <w:commentRangeStart w:id="93"/>
      <w:commentRangeStart w:id="94"/>
      <w:r>
        <w:t>As ações utilizadas</w:t>
      </w:r>
      <w:r w:rsidR="001E7362">
        <w:t>,</w:t>
      </w:r>
      <w:r>
        <w:t xml:space="preserve"> apresentadas na seção </w:t>
      </w:r>
      <w:r>
        <w:fldChar w:fldCharType="begin"/>
      </w:r>
      <w:r>
        <w:instrText xml:space="preserve"> REF _Ref42462937 \r \h </w:instrText>
      </w:r>
      <w:r>
        <w:fldChar w:fldCharType="separate"/>
      </w:r>
      <w:r>
        <w:t>3.1.4</w:t>
      </w:r>
      <w:r>
        <w:fldChar w:fldCharType="end"/>
      </w:r>
      <w:commentRangeEnd w:id="93"/>
      <w:r w:rsidR="00415500">
        <w:rPr>
          <w:rStyle w:val="Refdecomentrio"/>
        </w:rPr>
        <w:commentReference w:id="93"/>
      </w:r>
      <w:commentRangeEnd w:id="94"/>
      <w:r w:rsidR="004237FA">
        <w:rPr>
          <w:rStyle w:val="Refdecomentrio"/>
        </w:rPr>
        <w:commentReference w:id="94"/>
      </w:r>
      <w:r>
        <w:t xml:space="preserve">, </w:t>
      </w:r>
      <w:r w:rsidR="001E7362">
        <w:t>foram</w:t>
      </w:r>
      <w:r>
        <w:t xml:space="preserve"> capturadas </w:t>
      </w:r>
      <w:r w:rsidR="001E7362">
        <w:t xml:space="preserve">por meio </w:t>
      </w:r>
      <w:r>
        <w:t xml:space="preserve">de eventos dos componentes da aplicação, </w:t>
      </w:r>
      <w:commentRangeStart w:id="95"/>
      <w:r>
        <w:t xml:space="preserve">e enviadas ao sistema, realizando </w:t>
      </w:r>
      <w:r w:rsidR="008575BA">
        <w:t xml:space="preserve">sua </w:t>
      </w:r>
      <w:r>
        <w:t>avaliação</w:t>
      </w:r>
      <w:commentRangeEnd w:id="95"/>
      <w:r w:rsidR="001E7362">
        <w:rPr>
          <w:rStyle w:val="Refdecomentrio"/>
        </w:rPr>
        <w:commentReference w:id="95"/>
      </w:r>
      <w:r>
        <w:t>.</w:t>
      </w:r>
    </w:p>
    <w:p w14:paraId="55884D15" w14:textId="465AF633" w:rsidR="002638C0" w:rsidRDefault="002638C0" w:rsidP="00CA31F6">
      <w:pPr>
        <w:pStyle w:val="Ttulo3"/>
      </w:pPr>
      <w:bookmarkStart w:id="96" w:name="_Toc44538407"/>
      <w:r>
        <w:t xml:space="preserve">Como o trabalho vai validar se </w:t>
      </w:r>
      <w:r w:rsidR="006D3A8F">
        <w:t>as ações do usuário condizem</w:t>
      </w:r>
      <w:r>
        <w:t xml:space="preserve"> com o contexto?</w:t>
      </w:r>
      <w:bookmarkEnd w:id="96"/>
    </w:p>
    <w:p w14:paraId="0734C83E" w14:textId="20159D88" w:rsidR="002638C0" w:rsidRDefault="00B40C85" w:rsidP="00CA31F6">
      <w:r>
        <w:tab/>
      </w:r>
      <w:r w:rsidR="001F45AA">
        <w:t>As ações do usuário</w:t>
      </w:r>
      <w:r w:rsidR="00AE7F04">
        <w:t xml:space="preserve"> </w:t>
      </w:r>
      <w:r w:rsidR="001F45AA">
        <w:t>demonstra</w:t>
      </w:r>
      <w:r w:rsidR="001E7362">
        <w:t>m</w:t>
      </w:r>
      <w:r w:rsidR="001F45AA">
        <w:t xml:space="preserve"> o gosto</w:t>
      </w:r>
      <w:r w:rsidR="00B0690B">
        <w:t xml:space="preserve"> ou </w:t>
      </w:r>
      <w:r w:rsidR="001E7362">
        <w:t xml:space="preserve">não </w:t>
      </w:r>
      <w:r w:rsidR="001F45AA">
        <w:t>do usuário</w:t>
      </w:r>
      <w:r w:rsidR="00B63C97">
        <w:t>,</w:t>
      </w:r>
      <w:r w:rsidR="001F45AA">
        <w:t xml:space="preserve"> </w:t>
      </w:r>
      <w:r w:rsidR="001E7362">
        <w:t>sobre as</w:t>
      </w:r>
      <w:r w:rsidR="001F45AA">
        <w:t xml:space="preserve"> </w:t>
      </w:r>
      <w:r w:rsidR="006532EA">
        <w:t>músicas</w:t>
      </w:r>
      <w:r w:rsidR="001F45AA">
        <w:t xml:space="preserve"> recomendadas. </w:t>
      </w:r>
      <w:commentRangeStart w:id="97"/>
      <w:r w:rsidR="00A23C2D">
        <w:t xml:space="preserve">A partir </w:t>
      </w:r>
      <w:r w:rsidR="001F45AA">
        <w:t>do questionário</w:t>
      </w:r>
      <w:r w:rsidR="00A23C2D">
        <w:t xml:space="preserve"> realizad</w:t>
      </w:r>
      <w:r w:rsidR="001F45AA">
        <w:t>o</w:t>
      </w:r>
      <w:r w:rsidR="00DF722F">
        <w:t>, será possível entender</w:t>
      </w:r>
      <w:r>
        <w:t xml:space="preserve"> melhor os usuários que irão utilizar a aplicação desenvolvida.</w:t>
      </w:r>
      <w:r w:rsidR="001F45AA">
        <w:t xml:space="preserve"> E com isso, </w:t>
      </w:r>
      <w:r w:rsidR="00AB0B09">
        <w:t xml:space="preserve">desenvolver a avaliação da </w:t>
      </w:r>
      <w:r w:rsidR="00AE7F04">
        <w:t>importância</w:t>
      </w:r>
      <w:r w:rsidR="00AB0B09">
        <w:t xml:space="preserve"> de uma ação em cima do contexto</w:t>
      </w:r>
      <w:commentRangeEnd w:id="97"/>
      <w:r w:rsidR="001E7362">
        <w:rPr>
          <w:rStyle w:val="Refdecomentrio"/>
        </w:rPr>
        <w:commentReference w:id="97"/>
      </w:r>
      <w:r w:rsidR="00637DCC">
        <w:t>.</w:t>
      </w:r>
      <w:r w:rsidR="003C410D">
        <w:t xml:space="preserve"> </w:t>
      </w:r>
      <w:commentRangeStart w:id="98"/>
      <w:r w:rsidR="00637DCC">
        <w:t xml:space="preserve">A </w:t>
      </w:r>
      <w:r w:rsidR="00637DCC">
        <w:fldChar w:fldCharType="begin"/>
      </w:r>
      <w:r w:rsidR="00637DCC">
        <w:instrText xml:space="preserve"> REF _Ref42460243 \h </w:instrText>
      </w:r>
      <w:r w:rsidR="00637DCC">
        <w:fldChar w:fldCharType="separate"/>
      </w:r>
      <w:r w:rsidR="00637DCC">
        <w:t xml:space="preserve">Figura </w:t>
      </w:r>
      <w:r w:rsidR="00637DCC">
        <w:rPr>
          <w:noProof/>
        </w:rPr>
        <w:t>13</w:t>
      </w:r>
      <w:r w:rsidR="00637DCC">
        <w:fldChar w:fldCharType="end"/>
      </w:r>
      <w:r w:rsidR="00637DCC">
        <w:t xml:space="preserve"> apresenta o processo do sistema desde o momento que recebe as ações e o contexto atual do usuário, até sua última etapa</w:t>
      </w:r>
      <w:r w:rsidR="001E7362">
        <w:t>,</w:t>
      </w:r>
      <w:r w:rsidR="00637DCC">
        <w:t xml:space="preserve"> que é retornar </w:t>
      </w:r>
      <w:r w:rsidR="00637DCC">
        <w:lastRenderedPageBreak/>
        <w:t>ao app com a informação se as ações do usuário estão indicando para o sistema que sua interpretação do contexto está correta ou não.</w:t>
      </w:r>
      <w:commentRangeEnd w:id="98"/>
      <w:r w:rsidR="001E7362">
        <w:rPr>
          <w:rStyle w:val="Refdecomentrio"/>
        </w:rPr>
        <w:commentReference w:id="98"/>
      </w:r>
    </w:p>
    <w:p w14:paraId="2A3399FD" w14:textId="77777777" w:rsidR="00B24DA9" w:rsidRDefault="00BE4034" w:rsidP="00CA31F6">
      <w:commentRangeStart w:id="99"/>
      <w:commentRangeStart w:id="100"/>
      <w:commentRangeStart w:id="101"/>
      <w:r>
        <w:rPr>
          <w:noProof/>
          <w:lang w:eastAsia="pt-BR"/>
        </w:rPr>
        <w:drawing>
          <wp:inline distT="0" distB="0" distL="0" distR="0" wp14:anchorId="44B28233" wp14:editId="4987A06C">
            <wp:extent cx="5760720" cy="1471295"/>
            <wp:effectExtent l="0" t="0" r="5715"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commentRangeEnd w:id="99"/>
      <w:commentRangeEnd w:id="100"/>
      <w:r w:rsidR="001E7362">
        <w:rPr>
          <w:rStyle w:val="Refdecomentrio"/>
        </w:rPr>
        <w:commentReference w:id="99"/>
      </w:r>
      <w:r w:rsidR="00637DCC">
        <w:rPr>
          <w:rStyle w:val="Refdecomentrio"/>
        </w:rPr>
        <w:commentReference w:id="100"/>
      </w:r>
      <w:commentRangeEnd w:id="101"/>
      <w:r w:rsidR="00FC096C">
        <w:rPr>
          <w:rStyle w:val="Refdecomentrio"/>
        </w:rPr>
        <w:commentReference w:id="101"/>
      </w:r>
    </w:p>
    <w:p w14:paraId="23D3FFFD" w14:textId="02E0144E" w:rsidR="004430B1" w:rsidRDefault="00B24DA9" w:rsidP="00CA31F6">
      <w:pPr>
        <w:pStyle w:val="Legenda"/>
      </w:pPr>
      <w:bookmarkStart w:id="102" w:name="_Ref42460243"/>
      <w:bookmarkStart w:id="103" w:name="_Toc4453833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3</w:t>
      </w:r>
      <w:r w:rsidR="00C7334A">
        <w:rPr>
          <w:noProof/>
        </w:rPr>
        <w:fldChar w:fldCharType="end"/>
      </w:r>
      <w:bookmarkEnd w:id="102"/>
      <w:r>
        <w:t xml:space="preserve"> Fluxo feito para avaliar se as a</w:t>
      </w:r>
      <w:r w:rsidRPr="00E95F00">
        <w:t>ções condizem com o contexto</w:t>
      </w:r>
      <w:r w:rsidR="000E0E6F">
        <w:t xml:space="preserve"> </w:t>
      </w:r>
      <w:r w:rsidR="000E0E6F" w:rsidRPr="00353DD1">
        <w:t>(próprio, 2020)</w:t>
      </w:r>
      <w:bookmarkEnd w:id="103"/>
    </w:p>
    <w:p w14:paraId="1BA9458F" w14:textId="68665C2B" w:rsidR="00773A04" w:rsidRPr="00773A04" w:rsidRDefault="00773A04" w:rsidP="00CA31F6">
      <w:r>
        <w:tab/>
      </w:r>
    </w:p>
    <w:p w14:paraId="690211CB" w14:textId="727BEE15" w:rsidR="002638C0" w:rsidRDefault="00542BF8" w:rsidP="00CA31F6">
      <w:pPr>
        <w:pStyle w:val="Ttulo3"/>
      </w:pPr>
      <w:bookmarkStart w:id="104" w:name="_Toc44538408"/>
      <w:r>
        <w:t>C</w:t>
      </w:r>
      <w:r w:rsidR="002638C0">
        <w:t>omo o trabalho vai relacionar as músicas que o usuário gosta aos contextos?</w:t>
      </w:r>
      <w:bookmarkEnd w:id="104"/>
    </w:p>
    <w:p w14:paraId="3E21BD21" w14:textId="46308C33" w:rsidR="00542BF8" w:rsidRDefault="00542BF8" w:rsidP="00CA31F6">
      <w:r>
        <w:tab/>
      </w:r>
      <w:commentRangeStart w:id="105"/>
      <w:r w:rsidR="00637DCC">
        <w:t>Ainda existem estudos a serem aprofundados para responder a esta pergunta, pois</w:t>
      </w:r>
      <w:r w:rsidR="00A3062D">
        <w:t xml:space="preserve"> trata de uma relação estrutural </w:t>
      </w:r>
      <w:r w:rsidR="00637DCC">
        <w:t>do banco e algoritmo</w:t>
      </w:r>
      <w:r w:rsidR="00A3062D">
        <w:t xml:space="preserve">, </w:t>
      </w:r>
      <w:r w:rsidR="00637DCC">
        <w:t xml:space="preserve">com isso </w:t>
      </w:r>
      <w:r w:rsidR="00F3477C">
        <w:t>ela</w:t>
      </w:r>
      <w:r w:rsidR="00637DCC">
        <w:t xml:space="preserve"> </w:t>
      </w:r>
      <w:r w:rsidR="009B7C61">
        <w:t>será</w:t>
      </w:r>
      <w:r w:rsidR="00A3062D">
        <w:t xml:space="preserve"> respondida </w:t>
      </w:r>
      <w:r w:rsidR="00FC096C">
        <w:t xml:space="preserve">durante </w:t>
      </w:r>
      <w:r w:rsidR="004D1ED0">
        <w:t>à</w:t>
      </w:r>
      <w:r w:rsidR="00FC096C">
        <w:t xml:space="preserve"> próxima</w:t>
      </w:r>
      <w:r w:rsidR="00637DCC">
        <w:t xml:space="preserve"> fase de </w:t>
      </w:r>
      <w:r w:rsidR="00A3062D">
        <w:t>desenvolvimento des</w:t>
      </w:r>
      <w:r w:rsidR="00637DCC">
        <w:t>t</w:t>
      </w:r>
      <w:r w:rsidR="00A3062D">
        <w:t>e trabalho</w:t>
      </w:r>
      <w:r w:rsidR="00637DCC">
        <w:t>.</w:t>
      </w:r>
      <w:commentRangeEnd w:id="105"/>
      <w:r w:rsidR="001E7362">
        <w:rPr>
          <w:rStyle w:val="Refdecomentrio"/>
        </w:rPr>
        <w:commentReference w:id="105"/>
      </w:r>
    </w:p>
    <w:p w14:paraId="0F71798F" w14:textId="5BE68C8B" w:rsidR="002638C0" w:rsidRDefault="00542BF8" w:rsidP="00CA31F6">
      <w:pPr>
        <w:pStyle w:val="Ttulo3"/>
      </w:pPr>
      <w:bookmarkStart w:id="106" w:name="_Toc44538409"/>
      <w:r>
        <w:t>C</w:t>
      </w:r>
      <w:r w:rsidR="002638C0">
        <w:t>omo o trabalho vai classificar o contexto para apresentar para usuário?</w:t>
      </w:r>
      <w:bookmarkEnd w:id="106"/>
    </w:p>
    <w:p w14:paraId="0DF44838" w14:textId="3A346589" w:rsidR="00A212EF" w:rsidRPr="00FE2EA8" w:rsidRDefault="00A212EF" w:rsidP="00CA31F6">
      <w:pPr>
        <w:rPr>
          <w:b/>
          <w:bCs/>
        </w:rPr>
      </w:pPr>
      <w:r>
        <w:tab/>
      </w:r>
      <w:r w:rsidR="001550B2">
        <w:t xml:space="preserve">O contexto obtido através da aplicação, será enviado para o sistema, gerando seu registro do que o usuário está vivendo no momento. </w:t>
      </w:r>
      <w:r w:rsidR="00756DF5">
        <w:t xml:space="preserve">Quando </w:t>
      </w:r>
      <w:r w:rsidR="00637DCC">
        <w:t xml:space="preserve">o algoritmo </w:t>
      </w:r>
      <w:r w:rsidR="00756DF5">
        <w:t xml:space="preserve">entender, que as ações do usuário não condizem com o contexto atual, </w:t>
      </w:r>
      <w:r w:rsidR="00637DCC">
        <w:t>será apresentada</w:t>
      </w:r>
      <w:r w:rsidR="00681012">
        <w:t xml:space="preserve"> uma tela </w:t>
      </w:r>
      <w:r w:rsidR="00637DCC">
        <w:t xml:space="preserve">na aplicação </w:t>
      </w:r>
      <w:r w:rsidR="00681012">
        <w:lastRenderedPageBreak/>
        <w:t xml:space="preserve">perguntando se há divergências no contexto da vida real e do entendido pelo </w:t>
      </w:r>
      <w:r w:rsidR="00637DCC">
        <w:t>algoritmo</w:t>
      </w:r>
      <w:r w:rsidR="00681012">
        <w:t>.</w:t>
      </w:r>
      <w:r w:rsidR="007318DB">
        <w:t xml:space="preserve"> Essa tela confirma se </w:t>
      </w:r>
      <w:r w:rsidR="0062704A">
        <w:t>os</w:t>
      </w:r>
      <w:r w:rsidR="007318DB">
        <w:t xml:space="preserve"> seguintes </w:t>
      </w:r>
      <w:r w:rsidR="0062704A">
        <w:t>fatores</w:t>
      </w:r>
      <w:r w:rsidR="007318DB">
        <w:t xml:space="preserve"> considerad</w:t>
      </w:r>
      <w:r w:rsidR="0062704A">
        <w:t>os</w:t>
      </w:r>
      <w:r w:rsidR="007318DB">
        <w:t xml:space="preserve"> estão corret</w:t>
      </w:r>
      <w:r w:rsidR="0062704A">
        <w:t>os</w:t>
      </w:r>
      <w:r w:rsidR="007318DB">
        <w:t>.</w:t>
      </w:r>
    </w:p>
    <w:p w14:paraId="0351B723" w14:textId="767F5532" w:rsidR="00AA6A73" w:rsidRDefault="00AA6A73" w:rsidP="007C720D">
      <w:pPr>
        <w:pStyle w:val="PargrafodaLista"/>
        <w:numPr>
          <w:ilvl w:val="0"/>
          <w:numId w:val="10"/>
        </w:numPr>
      </w:pPr>
      <w:commentRangeStart w:id="107"/>
      <w:r>
        <w:t>Clima</w:t>
      </w:r>
    </w:p>
    <w:p w14:paraId="73ADB815" w14:textId="1BBA1654" w:rsidR="00AA6A73" w:rsidRDefault="00AA6A73" w:rsidP="007C720D">
      <w:pPr>
        <w:pStyle w:val="PargrafodaLista"/>
        <w:numPr>
          <w:ilvl w:val="0"/>
          <w:numId w:val="10"/>
        </w:numPr>
      </w:pPr>
      <w:r>
        <w:t>Atividade</w:t>
      </w:r>
    </w:p>
    <w:p w14:paraId="4CF750AF" w14:textId="0411026C" w:rsidR="00AA6A73" w:rsidRDefault="00AA6A73" w:rsidP="007C720D">
      <w:pPr>
        <w:pStyle w:val="PargrafodaLista"/>
        <w:numPr>
          <w:ilvl w:val="0"/>
          <w:numId w:val="10"/>
        </w:numPr>
      </w:pPr>
      <w:r>
        <w:t>Localização</w:t>
      </w:r>
    </w:p>
    <w:p w14:paraId="1B9691A0" w14:textId="048A58E7" w:rsidR="00AA6A73" w:rsidRDefault="00AA6A73" w:rsidP="007C720D">
      <w:pPr>
        <w:pStyle w:val="PargrafodaLista"/>
        <w:numPr>
          <w:ilvl w:val="0"/>
          <w:numId w:val="10"/>
        </w:numPr>
      </w:pPr>
      <w:r>
        <w:t>Grupo / Individual</w:t>
      </w:r>
    </w:p>
    <w:p w14:paraId="4A81371C" w14:textId="4BC71D92" w:rsidR="00AA6A73" w:rsidRDefault="00AA6A73" w:rsidP="007C720D">
      <w:pPr>
        <w:pStyle w:val="PargrafodaLista"/>
        <w:numPr>
          <w:ilvl w:val="0"/>
          <w:numId w:val="10"/>
        </w:numPr>
      </w:pPr>
      <w:r>
        <w:t>Humor</w:t>
      </w:r>
    </w:p>
    <w:p w14:paraId="30C64C32" w14:textId="7F897796" w:rsidR="00AA6A73" w:rsidRDefault="00AA6A73" w:rsidP="007C720D">
      <w:pPr>
        <w:pStyle w:val="PargrafodaLista"/>
        <w:numPr>
          <w:ilvl w:val="0"/>
          <w:numId w:val="10"/>
        </w:numPr>
      </w:pPr>
      <w:r>
        <w:t>Histórico de ações</w:t>
      </w:r>
    </w:p>
    <w:p w14:paraId="57BDBFCF" w14:textId="14CA2791" w:rsidR="00681012" w:rsidRDefault="003E6969" w:rsidP="007C720D">
      <w:pPr>
        <w:pStyle w:val="PargrafodaLista"/>
        <w:numPr>
          <w:ilvl w:val="0"/>
          <w:numId w:val="10"/>
        </w:numPr>
      </w:pPr>
      <w:r>
        <w:t>Músicas</w:t>
      </w:r>
      <w:r w:rsidR="00C87721">
        <w:t xml:space="preserve"> relacionadas ao contexto</w:t>
      </w:r>
      <w:commentRangeEnd w:id="107"/>
      <w:r w:rsidR="001E7362">
        <w:rPr>
          <w:rStyle w:val="Refdecomentrio"/>
        </w:rPr>
        <w:commentReference w:id="107"/>
      </w:r>
    </w:p>
    <w:p w14:paraId="2A5C9435" w14:textId="77777777" w:rsidR="00C87721" w:rsidRDefault="00C87721" w:rsidP="00CA31F6"/>
    <w:p w14:paraId="0FAE5D1B" w14:textId="1ABCA565" w:rsidR="00C87721" w:rsidRDefault="00C87721" w:rsidP="00CA31F6">
      <w:r>
        <w:tab/>
        <w:t>Desse modo o sistema validará com o usuário a sua interpretação do contexto atual, identificando certos problema</w:t>
      </w:r>
      <w:r w:rsidR="007F6A24">
        <w:t>s nos dados obtidos,</w:t>
      </w:r>
      <w:r w:rsidR="00FB44EF">
        <w:t xml:space="preserve"> </w:t>
      </w:r>
      <w:r w:rsidR="007F6A24">
        <w:t>garantindo uma maior precisão na avaliação do contexto</w:t>
      </w:r>
      <w:r>
        <w:t>.</w:t>
      </w:r>
    </w:p>
    <w:p w14:paraId="44B79E03" w14:textId="0C428B6E" w:rsidR="002638C0" w:rsidRDefault="00542BF8" w:rsidP="00CA31F6">
      <w:pPr>
        <w:pStyle w:val="Ttulo3"/>
      </w:pPr>
      <w:bookmarkStart w:id="108" w:name="_Toc44538410"/>
      <w:r>
        <w:t>C</w:t>
      </w:r>
      <w:r w:rsidR="002638C0">
        <w:t xml:space="preserve">omo o trabalho vai recomendar novas </w:t>
      </w:r>
      <w:r>
        <w:t>músicas</w:t>
      </w:r>
      <w:r w:rsidR="002638C0">
        <w:t xml:space="preserve"> a partir da relação de contexto x </w:t>
      </w:r>
      <w:r>
        <w:t>música</w:t>
      </w:r>
      <w:r w:rsidR="002638C0">
        <w:t>?</w:t>
      </w:r>
      <w:bookmarkEnd w:id="108"/>
    </w:p>
    <w:p w14:paraId="07E95BC5" w14:textId="2E029F98" w:rsidR="001D2070" w:rsidRDefault="001D2070" w:rsidP="00CA31F6">
      <w:r>
        <w:tab/>
      </w:r>
      <w:r w:rsidR="00096C61">
        <w:t xml:space="preserve">Após ser feito a </w:t>
      </w:r>
      <w:r w:rsidR="0083236B">
        <w:t>identificação</w:t>
      </w:r>
      <w:r w:rsidR="00096C61">
        <w:t xml:space="preserve"> do contexto</w:t>
      </w:r>
      <w:r w:rsidR="006742CE">
        <w:t xml:space="preserve"> através da aplicação</w:t>
      </w:r>
      <w:r w:rsidR="00096C61">
        <w:t>,</w:t>
      </w:r>
      <w:r w:rsidR="006A09D0">
        <w:t xml:space="preserve"> </w:t>
      </w:r>
      <w:r w:rsidR="0083236B">
        <w:t>será realizad</w:t>
      </w:r>
      <w:r w:rsidR="005A3FEA">
        <w:t>a</w:t>
      </w:r>
      <w:r w:rsidR="0083236B">
        <w:t xml:space="preserve"> sua classificação utilizando os algoritmos estudados nos artigos revisados </w:t>
      </w:r>
      <w:commentRangeStart w:id="109"/>
      <w:r w:rsidR="0083236B" w:rsidRPr="0083236B">
        <w:t>(</w:t>
      </w:r>
      <w:r w:rsidR="0083236B" w:rsidRPr="007C720D">
        <w:rPr>
          <w:i/>
        </w:rPr>
        <w:t>SVM</w:t>
      </w:r>
      <w:r w:rsidR="0083236B" w:rsidRPr="007C720D">
        <w:t xml:space="preserve">, </w:t>
      </w:r>
      <w:r w:rsidR="0083236B" w:rsidRPr="007C720D">
        <w:rPr>
          <w:i/>
        </w:rPr>
        <w:t>RBF</w:t>
      </w:r>
      <w:r w:rsidR="0083236B" w:rsidRPr="007C720D">
        <w:t xml:space="preserve">, </w:t>
      </w:r>
      <w:proofErr w:type="spellStart"/>
      <w:r w:rsidR="0083236B" w:rsidRPr="007C720D">
        <w:rPr>
          <w:i/>
        </w:rPr>
        <w:t>Random</w:t>
      </w:r>
      <w:proofErr w:type="spellEnd"/>
      <w:r w:rsidR="0083236B" w:rsidRPr="007C720D">
        <w:rPr>
          <w:i/>
        </w:rPr>
        <w:t xml:space="preserve"> </w:t>
      </w:r>
      <w:proofErr w:type="gramStart"/>
      <w:r w:rsidR="0083236B" w:rsidRPr="007C720D">
        <w:rPr>
          <w:i/>
        </w:rPr>
        <w:t>Forest</w:t>
      </w:r>
      <w:r w:rsidR="0083236B" w:rsidRPr="007C720D">
        <w:t xml:space="preserve">, </w:t>
      </w:r>
      <w:r w:rsidR="00637DCC" w:rsidRPr="007C720D">
        <w:t>etc.</w:t>
      </w:r>
      <w:proofErr w:type="gramEnd"/>
      <w:r w:rsidR="0083236B" w:rsidRPr="0083236B">
        <w:t>)</w:t>
      </w:r>
      <w:r w:rsidR="00B819D5">
        <w:t>, e somente então, será realizad</w:t>
      </w:r>
      <w:r w:rsidR="00637DCC">
        <w:t>a</w:t>
      </w:r>
      <w:r w:rsidR="00B819D5">
        <w:t xml:space="preserve"> a recomendação musical, através dos algoritmos de </w:t>
      </w:r>
      <w:r w:rsidR="00637DCC" w:rsidRPr="007C720D">
        <w:rPr>
          <w:i/>
        </w:rPr>
        <w:t>M</w:t>
      </w:r>
      <w:r w:rsidR="00B819D5" w:rsidRPr="007C720D">
        <w:rPr>
          <w:i/>
        </w:rPr>
        <w:t>atrix</w:t>
      </w:r>
      <w:r w:rsidR="00B819D5" w:rsidRPr="007C720D">
        <w:t xml:space="preserve"> e </w:t>
      </w:r>
      <w:r w:rsidR="00637DCC" w:rsidRPr="007C720D">
        <w:rPr>
          <w:i/>
        </w:rPr>
        <w:t>T</w:t>
      </w:r>
      <w:r w:rsidR="00B819D5" w:rsidRPr="007C720D">
        <w:rPr>
          <w:i/>
        </w:rPr>
        <w:t xml:space="preserve">ensor </w:t>
      </w:r>
      <w:proofErr w:type="spellStart"/>
      <w:r w:rsidR="00637DCC" w:rsidRPr="007C720D">
        <w:rPr>
          <w:i/>
        </w:rPr>
        <w:t>F</w:t>
      </w:r>
      <w:r w:rsidR="00B819D5" w:rsidRPr="007C720D">
        <w:rPr>
          <w:i/>
        </w:rPr>
        <w:t>actorization</w:t>
      </w:r>
      <w:commentRangeEnd w:id="109"/>
      <w:proofErr w:type="spellEnd"/>
      <w:r w:rsidR="005A3FEA">
        <w:rPr>
          <w:rStyle w:val="Refdecomentrio"/>
        </w:rPr>
        <w:commentReference w:id="109"/>
      </w:r>
      <w:r w:rsidR="00637DCC" w:rsidRPr="007C720D">
        <w:rPr>
          <w:i/>
        </w:rPr>
        <w:t xml:space="preserve">. </w:t>
      </w:r>
      <w:r w:rsidR="00637DCC" w:rsidRPr="007C720D">
        <w:t xml:space="preserve">A </w:t>
      </w:r>
      <w:r w:rsidR="00B170DC" w:rsidRPr="00637DCC">
        <w:fldChar w:fldCharType="begin"/>
      </w:r>
      <w:r w:rsidR="00B170DC" w:rsidRPr="00637DCC">
        <w:instrText xml:space="preserve"> REF _Ref42465942 \h </w:instrText>
      </w:r>
      <w:r w:rsidR="00637DCC">
        <w:instrText xml:space="preserve"> \* MERGEFORMAT </w:instrText>
      </w:r>
      <w:r w:rsidR="00B170DC" w:rsidRPr="00637DCC">
        <w:fldChar w:fldCharType="separate"/>
      </w:r>
      <w:r w:rsidR="00B170DC" w:rsidRPr="00637DCC">
        <w:t xml:space="preserve">Figura </w:t>
      </w:r>
      <w:r w:rsidR="00B170DC" w:rsidRPr="00637DCC">
        <w:rPr>
          <w:noProof/>
        </w:rPr>
        <w:t>14</w:t>
      </w:r>
      <w:r w:rsidR="00B170DC" w:rsidRPr="00637DCC">
        <w:fldChar w:fldCharType="end"/>
      </w:r>
      <w:r w:rsidR="00637DCC">
        <w:t xml:space="preserve"> apresenta as etapas </w:t>
      </w:r>
      <w:r w:rsidR="00F97970">
        <w:t>utilizadas n</w:t>
      </w:r>
      <w:r w:rsidR="00637DCC">
        <w:t xml:space="preserve">o processo para realizar a recomendação </w:t>
      </w:r>
      <w:r w:rsidR="00F97970">
        <w:t>musical.</w:t>
      </w:r>
    </w:p>
    <w:p w14:paraId="34BE6B08" w14:textId="77777777" w:rsidR="005C2958" w:rsidRDefault="006A09D0" w:rsidP="00CA31F6">
      <w:commentRangeStart w:id="110"/>
      <w:r>
        <w:rPr>
          <w:noProof/>
          <w:lang w:eastAsia="pt-BR"/>
        </w:rPr>
        <w:drawing>
          <wp:inline distT="0" distB="0" distL="0" distR="0" wp14:anchorId="39192125" wp14:editId="6310792F">
            <wp:extent cx="5486400" cy="2016760"/>
            <wp:effectExtent l="0" t="0" r="19050"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0" r:lo="rId51" r:qs="rId52" r:cs="rId53"/>
              </a:graphicData>
            </a:graphic>
          </wp:inline>
        </w:drawing>
      </w:r>
      <w:commentRangeEnd w:id="110"/>
      <w:r w:rsidR="00637DCC">
        <w:rPr>
          <w:rStyle w:val="Refdecomentrio"/>
        </w:rPr>
        <w:commentReference w:id="110"/>
      </w:r>
    </w:p>
    <w:p w14:paraId="1C038957" w14:textId="71F7E5CA" w:rsidR="006A09D0" w:rsidRDefault="005C2958" w:rsidP="00CA31F6">
      <w:pPr>
        <w:pStyle w:val="Legenda"/>
      </w:pPr>
      <w:bookmarkStart w:id="111" w:name="_Ref42465942"/>
      <w:bookmarkStart w:id="112" w:name="_Ref42465918"/>
      <w:bookmarkStart w:id="113" w:name="_Toc44538337"/>
      <w:r>
        <w:t xml:space="preserve">Figura </w:t>
      </w:r>
      <w:r w:rsidR="00C7334A">
        <w:rPr>
          <w:noProof/>
        </w:rPr>
        <w:fldChar w:fldCharType="begin"/>
      </w:r>
      <w:r w:rsidR="00C7334A">
        <w:rPr>
          <w:noProof/>
        </w:rPr>
        <w:instrText xml:space="preserve"> SEQ Figura \* ARABIC </w:instrText>
      </w:r>
      <w:r w:rsidR="00C7334A">
        <w:rPr>
          <w:noProof/>
        </w:rPr>
        <w:fldChar w:fldCharType="separate"/>
      </w:r>
      <w:r>
        <w:rPr>
          <w:noProof/>
        </w:rPr>
        <w:t>14</w:t>
      </w:r>
      <w:r w:rsidR="00C7334A">
        <w:rPr>
          <w:noProof/>
        </w:rPr>
        <w:fldChar w:fldCharType="end"/>
      </w:r>
      <w:bookmarkEnd w:id="111"/>
      <w:r>
        <w:t xml:space="preserve"> Etapas do processo para realizar a recomendação musical</w:t>
      </w:r>
      <w:bookmarkEnd w:id="112"/>
      <w:bookmarkEnd w:id="113"/>
    </w:p>
    <w:p w14:paraId="098F5958" w14:textId="35B14F61" w:rsidR="00746ACF" w:rsidRDefault="00746ACF" w:rsidP="00CA31F6">
      <w:r>
        <w:tab/>
        <w:t xml:space="preserve">Com os algoritmos de recomendação, </w:t>
      </w:r>
      <w:r w:rsidR="00891AF1">
        <w:t>será</w:t>
      </w:r>
      <w:r>
        <w:t xml:space="preserve"> gerado um score para cada </w:t>
      </w:r>
      <w:r w:rsidR="009D7BB1">
        <w:t>música</w:t>
      </w:r>
      <w:r>
        <w:t xml:space="preserve"> x contexto</w:t>
      </w:r>
      <w:r w:rsidR="009D7BB1">
        <w:t xml:space="preserve">. A partir dele, </w:t>
      </w:r>
      <w:r w:rsidR="005D24E8">
        <w:t>ser</w:t>
      </w:r>
      <w:r w:rsidR="005A3FEA">
        <w:t>ão</w:t>
      </w:r>
      <w:r w:rsidR="009D7BB1">
        <w:t xml:space="preserve"> avaliado</w:t>
      </w:r>
      <w:r w:rsidR="005A3FEA">
        <w:t>s</w:t>
      </w:r>
      <w:r w:rsidR="009D7BB1">
        <w:t xml:space="preserve"> os </w:t>
      </w:r>
      <w:r w:rsidR="005A3FEA">
        <w:t>“</w:t>
      </w:r>
      <w:r w:rsidR="009D7BB1">
        <w:t>n</w:t>
      </w:r>
      <w:r w:rsidR="005A3FEA">
        <w:t>”</w:t>
      </w:r>
      <w:r w:rsidR="009D7BB1">
        <w:t xml:space="preserve"> melhores </w:t>
      </w:r>
      <w:r w:rsidR="009D7BB1" w:rsidRPr="00D046F3">
        <w:rPr>
          <w:i/>
          <w:iCs w:val="0"/>
        </w:rPr>
        <w:t>scores</w:t>
      </w:r>
      <w:r w:rsidR="009D7BB1">
        <w:t xml:space="preserve"> e inseridos na lista de reprodução </w:t>
      </w:r>
      <w:r w:rsidR="0087013D">
        <w:lastRenderedPageBreak/>
        <w:t>atual da aplicação</w:t>
      </w:r>
      <w:r w:rsidR="00BD3406">
        <w:t xml:space="preserve">, buscando aperfeiçoar, a </w:t>
      </w:r>
      <w:r w:rsidR="00F97970">
        <w:t>experiência</w:t>
      </w:r>
      <w:r w:rsidR="00BD3406">
        <w:t xml:space="preserve"> do </w:t>
      </w:r>
      <w:r w:rsidR="008607F8">
        <w:t>usuário</w:t>
      </w:r>
      <w:r w:rsidR="00BD3406">
        <w:t xml:space="preserve"> ao ouvir suas </w:t>
      </w:r>
      <w:r w:rsidR="00166CB7">
        <w:t>músicas</w:t>
      </w:r>
      <w:r w:rsidR="00362BE1">
        <w:t xml:space="preserve"> preferidas ao devido contexto</w:t>
      </w:r>
      <w:r w:rsidR="009D7BB1">
        <w:t>.</w:t>
      </w:r>
    </w:p>
    <w:p w14:paraId="36C6982C" w14:textId="59C9C952" w:rsidR="00C93218" w:rsidRDefault="00C93218" w:rsidP="00CA31F6">
      <w:pPr>
        <w:pStyle w:val="Ttulo3"/>
      </w:pPr>
      <w:bookmarkStart w:id="114" w:name="_Toc44538411"/>
      <w:r w:rsidRPr="00C93218">
        <w:t xml:space="preserve">Como o trabalho vai </w:t>
      </w:r>
      <w:r>
        <w:t>avaliar as recomendações feitas</w:t>
      </w:r>
      <w:r w:rsidRPr="00C93218">
        <w:t>?</w:t>
      </w:r>
      <w:bookmarkEnd w:id="114"/>
    </w:p>
    <w:p w14:paraId="2D3D24BC" w14:textId="695977CC" w:rsidR="004455FF" w:rsidRDefault="004455FF" w:rsidP="00CA31F6">
      <w:r>
        <w:tab/>
      </w:r>
      <w:commentRangeStart w:id="115"/>
      <w:r w:rsidR="001C42A9">
        <w:t>Ao final, p</w:t>
      </w:r>
      <w:r>
        <w:t>ara realizar a avaliação da</w:t>
      </w:r>
      <w:r w:rsidR="00794C77">
        <w:t>s</w:t>
      </w:r>
      <w:r>
        <w:t xml:space="preserve"> recomendaç</w:t>
      </w:r>
      <w:r w:rsidR="00794C77">
        <w:t>ões</w:t>
      </w:r>
      <w:r>
        <w:t xml:space="preserve">, </w:t>
      </w:r>
      <w:r w:rsidR="00B072FC">
        <w:t>será</w:t>
      </w:r>
      <w:r>
        <w:t xml:space="preserve"> realizado um estudo em cima dos algoritmos</w:t>
      </w:r>
      <w:r w:rsidR="00B072FC">
        <w:t xml:space="preserve"> de avaliação de resultados encontrados nos artigos revisados (</w:t>
      </w:r>
      <w:r w:rsidR="00B072FC" w:rsidRPr="00D27E4D">
        <w:rPr>
          <w:i/>
        </w:rPr>
        <w:t>AUC</w:t>
      </w:r>
      <w:r w:rsidR="00B072FC">
        <w:t xml:space="preserve">, </w:t>
      </w:r>
      <w:r w:rsidR="00B072FC" w:rsidRPr="00DF364E">
        <w:rPr>
          <w:i/>
        </w:rPr>
        <w:t xml:space="preserve">Root </w:t>
      </w:r>
      <w:proofErr w:type="spellStart"/>
      <w:r w:rsidR="00B072FC" w:rsidRPr="00DF364E">
        <w:rPr>
          <w:i/>
        </w:rPr>
        <w:t>Mean</w:t>
      </w:r>
      <w:proofErr w:type="spellEnd"/>
      <w:r w:rsidR="00B072FC" w:rsidRPr="00DF364E">
        <w:rPr>
          <w:i/>
        </w:rPr>
        <w:t xml:space="preserve"> </w:t>
      </w:r>
      <w:proofErr w:type="spellStart"/>
      <w:r w:rsidR="00B072FC" w:rsidRPr="00DF364E">
        <w:rPr>
          <w:i/>
        </w:rPr>
        <w:t>Squared</w:t>
      </w:r>
      <w:proofErr w:type="spellEnd"/>
      <w:r w:rsidR="00B072FC" w:rsidRPr="00DF364E">
        <w:rPr>
          <w:i/>
        </w:rPr>
        <w:t xml:space="preserve"> </w:t>
      </w:r>
      <w:proofErr w:type="spellStart"/>
      <w:r w:rsidR="00B072FC" w:rsidRPr="00DF364E">
        <w:rPr>
          <w:i/>
        </w:rPr>
        <w:t>Error</w:t>
      </w:r>
      <w:proofErr w:type="spellEnd"/>
      <w:r w:rsidR="00B072FC">
        <w:rPr>
          <w:i/>
        </w:rPr>
        <w:t xml:space="preserve">, </w:t>
      </w:r>
      <w:proofErr w:type="spellStart"/>
      <w:r w:rsidR="00B072FC">
        <w:rPr>
          <w:i/>
        </w:rPr>
        <w:t>Mean</w:t>
      </w:r>
      <w:proofErr w:type="spellEnd"/>
      <w:r w:rsidR="00B072FC">
        <w:rPr>
          <w:i/>
        </w:rPr>
        <w:t xml:space="preserve"> </w:t>
      </w:r>
      <w:proofErr w:type="spellStart"/>
      <w:r w:rsidR="00B072FC">
        <w:rPr>
          <w:i/>
        </w:rPr>
        <w:t>Reciprocal</w:t>
      </w:r>
      <w:proofErr w:type="spellEnd"/>
      <w:r w:rsidR="00B072FC">
        <w:rPr>
          <w:i/>
        </w:rPr>
        <w:t xml:space="preserve"> Rank</w:t>
      </w:r>
      <w:r w:rsidR="00B072FC" w:rsidRPr="007020CB">
        <w:t xml:space="preserve">, </w:t>
      </w:r>
      <w:r w:rsidR="00F97970">
        <w:t>etc.</w:t>
      </w:r>
      <w:r w:rsidR="00B072FC" w:rsidRPr="007020CB">
        <w:t>)</w:t>
      </w:r>
      <w:r>
        <w:t xml:space="preserve">, </w:t>
      </w:r>
      <w:r w:rsidR="00370835">
        <w:t>estudo qu</w:t>
      </w:r>
      <w:r w:rsidR="00B84AA2">
        <w:t>al</w:t>
      </w:r>
      <w:r w:rsidR="00370835">
        <w:t xml:space="preserve"> </w:t>
      </w:r>
      <w:r w:rsidR="001548B1">
        <w:t>irá</w:t>
      </w:r>
      <w:r>
        <w:t xml:space="preserve"> validar qua</w:t>
      </w:r>
      <w:r w:rsidR="00F32218">
        <w:t xml:space="preserve">is dos algoritmos </w:t>
      </w:r>
      <w:r>
        <w:t>se adequa</w:t>
      </w:r>
      <w:r w:rsidR="00F32218">
        <w:t>m</w:t>
      </w:r>
      <w:r>
        <w:t xml:space="preserve"> melhor as necessidades do sistema. </w:t>
      </w:r>
      <w:commentRangeEnd w:id="115"/>
      <w:r w:rsidR="005A3FEA">
        <w:rPr>
          <w:rStyle w:val="Refdecomentrio"/>
        </w:rPr>
        <w:commentReference w:id="115"/>
      </w:r>
    </w:p>
    <w:p w14:paraId="752B91D7" w14:textId="506978FF" w:rsidR="00825663" w:rsidRDefault="00825663" w:rsidP="00CA31F6">
      <w:pPr>
        <w:pStyle w:val="Ttulo2"/>
      </w:pPr>
      <w:bookmarkStart w:id="116" w:name="_Toc44538412"/>
      <w:r>
        <w:t>roteiro</w:t>
      </w:r>
      <w:bookmarkEnd w:id="116"/>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117"/>
      <w:r w:rsidR="00F97970">
        <w:t xml:space="preserve"> </w:t>
      </w:r>
      <w:commentRangeEnd w:id="117"/>
      <w:r w:rsidR="00F97970">
        <w:rPr>
          <w:rStyle w:val="Refdecomentrio"/>
        </w:rPr>
        <w:commentReference w:id="117"/>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118" w:name="_Toc44538413"/>
      <w:r w:rsidRPr="006C1E7D">
        <w:lastRenderedPageBreak/>
        <w:t>CONCLUSÃO</w:t>
      </w:r>
      <w:bookmarkEnd w:id="118"/>
    </w:p>
    <w:p w14:paraId="45DBB776" w14:textId="3B3C5307" w:rsidR="008F2AE9" w:rsidRDefault="00DF3A09" w:rsidP="00CA31F6">
      <w:r>
        <w:tab/>
      </w:r>
      <w:commentRangeStart w:id="119"/>
      <w:commentRangeStart w:id="120"/>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119"/>
      <w:r w:rsidR="009518DB">
        <w:rPr>
          <w:rStyle w:val="Refdecomentrio"/>
        </w:rPr>
        <w:commentReference w:id="119"/>
      </w:r>
      <w:commentRangeEnd w:id="120"/>
      <w:r w:rsidR="00462A36">
        <w:rPr>
          <w:rStyle w:val="Refdecomentrio"/>
        </w:rPr>
        <w:commentReference w:id="120"/>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55"/>
          <w:headerReference w:type="first" r:id="rId56"/>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121" w:name="_Toc44538414"/>
      <w:commentRangeStart w:id="122"/>
      <w:commentRangeStart w:id="123"/>
      <w:r w:rsidRPr="00310EA6">
        <w:lastRenderedPageBreak/>
        <w:t>Referências Bibliográficas</w:t>
      </w:r>
      <w:commentRangeEnd w:id="122"/>
      <w:r w:rsidR="009518DB">
        <w:rPr>
          <w:rStyle w:val="Refdecomentrio"/>
          <w:b w:val="0"/>
          <w:caps w:val="0"/>
          <w:snapToGrid/>
          <w:spacing w:val="0"/>
          <w:kern w:val="0"/>
        </w:rPr>
        <w:commentReference w:id="122"/>
      </w:r>
      <w:bookmarkEnd w:id="121"/>
      <w:commentRangeEnd w:id="123"/>
      <w:r w:rsidR="005A74E7">
        <w:rPr>
          <w:rStyle w:val="Refdecomentrio"/>
          <w:b w:val="0"/>
          <w:caps w:val="0"/>
          <w:snapToGrid/>
          <w:spacing w:val="0"/>
          <w:kern w:val="0"/>
        </w:rPr>
        <w:commentReference w:id="123"/>
      </w:r>
    </w:p>
    <w:p w14:paraId="5D0DF2E6" w14:textId="11CC733D" w:rsidR="00A169AE" w:rsidRPr="002638C0" w:rsidRDefault="00C648F5" w:rsidP="00CA31F6">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CA31F6">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CA31F6">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CA31F6">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CA31F6">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CA31F6">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CA31F6">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CA31F6">
      <w:pPr>
        <w:rPr>
          <w:noProof/>
          <w:lang w:val="en-US"/>
        </w:rPr>
      </w:pPr>
      <w:r w:rsidRPr="002638C0">
        <w:rPr>
          <w:noProof/>
          <w:lang w:val="en-US"/>
        </w:rPr>
        <w:t xml:space="preserve">FALK, K. Practical Recommender Systems. [s.l: s.n.]. </w:t>
      </w:r>
    </w:p>
    <w:p w14:paraId="565768C7" w14:textId="77777777" w:rsidR="00A169AE" w:rsidRPr="00A169AE" w:rsidRDefault="00A169AE" w:rsidP="00CA31F6">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CA31F6">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CA31F6">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CA31F6">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CA31F6">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CA31F6">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CA31F6">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57"/>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6E3248" w:rsidRDefault="006E3248"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6E3248" w:rsidRDefault="006E3248">
      <w:pPr>
        <w:pStyle w:val="Textodecomentrio"/>
      </w:pPr>
      <w:r>
        <w:rPr>
          <w:rStyle w:val="Refdecomentrio"/>
        </w:rPr>
        <w:annotationRef/>
      </w:r>
      <w:r>
        <w:rPr>
          <w:rStyle w:val="Refdecomentrio"/>
        </w:rPr>
        <w:t>Sim, será levado em consideração o histórico do contexto (ações) do usuário</w:t>
      </w:r>
    </w:p>
  </w:comment>
  <w:comment w:id="7" w:author="Tatiane Schwanck Schardosim" w:date="2020-07-01T21:47:00Z" w:initials="TSS">
    <w:p w14:paraId="5B1E7062" w14:textId="3C2A5374" w:rsidR="006E3248" w:rsidRDefault="006E3248" w:rsidP="00CA31F6">
      <w:pPr>
        <w:pStyle w:val="Textodecomentrio"/>
      </w:pPr>
      <w:r>
        <w:rPr>
          <w:rStyle w:val="Refdecomentrio"/>
        </w:rPr>
        <w:annotationRef/>
      </w:r>
      <w:r>
        <w:rPr>
          <w:noProof/>
        </w:rPr>
        <w:t>Tens que apresnetar cada figura.</w:t>
      </w:r>
    </w:p>
  </w:comment>
  <w:comment w:id="23" w:author="Tatiane Schwanck Schardosim" w:date="2020-07-01T21:50:00Z" w:initials="TSS">
    <w:p w14:paraId="6454CB88" w14:textId="241115AC" w:rsidR="006E3248" w:rsidRDefault="006E3248" w:rsidP="00CA31F6">
      <w:pPr>
        <w:pStyle w:val="Textodecomentrio"/>
      </w:pPr>
      <w:r>
        <w:rPr>
          <w:rStyle w:val="Refdecomentrio"/>
        </w:rPr>
        <w:annotationRef/>
      </w:r>
      <w:r>
        <w:rPr>
          <w:noProof/>
        </w:rPr>
        <w:t>4 ou 3?</w:t>
      </w:r>
    </w:p>
  </w:comment>
  <w:comment w:id="24" w:author="Érico Souza Loewe" w:date="2020-07-01T23:35:00Z" w:initials="ÉSL">
    <w:p w14:paraId="7AF31837" w14:textId="7782D339" w:rsidR="006E3248" w:rsidRDefault="006E3248">
      <w:pPr>
        <w:pStyle w:val="Textodecomentrio"/>
      </w:pPr>
      <w:r>
        <w:rPr>
          <w:rStyle w:val="Refdecomentrio"/>
        </w:rPr>
        <w:annotationRef/>
      </w:r>
      <w:r>
        <w:t>4 mas no fim só foi avaliado 3</w:t>
      </w:r>
    </w:p>
  </w:comment>
  <w:comment w:id="28" w:author="Tatiane Schwanck Schardosim" w:date="2020-07-01T21:51:00Z" w:initials="TSS">
    <w:p w14:paraId="369A950C" w14:textId="6354BDC1" w:rsidR="006E3248" w:rsidRDefault="006E3248" w:rsidP="00CA31F6">
      <w:pPr>
        <w:pStyle w:val="Textodecomentrio"/>
      </w:pPr>
      <w:r>
        <w:rPr>
          <w:rStyle w:val="Refdecomentrio"/>
        </w:rPr>
        <w:annotationRef/>
      </w:r>
      <w:r>
        <w:rPr>
          <w:noProof/>
        </w:rPr>
        <w:t>breve o que?</w:t>
      </w:r>
    </w:p>
  </w:comment>
  <w:comment w:id="36" w:author="Tatiane Schwanck Schardosim" w:date="2020-07-01T20:16:00Z" w:initials="TSS">
    <w:p w14:paraId="75E4D8B4" w14:textId="68A581D1" w:rsidR="006E3248" w:rsidRDefault="006E3248" w:rsidP="00CA31F6">
      <w:pPr>
        <w:pStyle w:val="Textodecomentrio"/>
      </w:pPr>
      <w:r>
        <w:rPr>
          <w:rStyle w:val="Refdecomentrio"/>
        </w:rPr>
        <w:annotationRef/>
      </w:r>
      <w:r>
        <w:rPr>
          <w:noProof/>
        </w:rPr>
        <w:t>Revisar o texto, diz que foi feito um estudo, bla bla bla</w:t>
      </w:r>
    </w:p>
  </w:comment>
  <w:comment w:id="39" w:author="Tatiane Schwanck Schardosim" w:date="2020-07-01T20:30:00Z" w:initials="TSS">
    <w:p w14:paraId="3E5D15AC" w14:textId="14152D78" w:rsidR="006E3248" w:rsidRDefault="006E3248" w:rsidP="00CA31F6">
      <w:pPr>
        <w:pStyle w:val="Textodecomentrio"/>
      </w:pPr>
      <w:r>
        <w:rPr>
          <w:rStyle w:val="Refdecomentrio"/>
        </w:rPr>
        <w:annotationRef/>
      </w:r>
      <w:r>
        <w:rPr>
          <w:noProof/>
        </w:rPr>
        <w:t>Esta correta esta abreviatura?</w:t>
      </w:r>
    </w:p>
  </w:comment>
  <w:comment w:id="40" w:author="Érico Souza Loewe" w:date="2020-07-01T23:56:00Z" w:initials="ÉSL">
    <w:p w14:paraId="61C57A19" w14:textId="132DDA90" w:rsidR="006E3248" w:rsidRDefault="006E3248">
      <w:pPr>
        <w:pStyle w:val="Textodecomentrio"/>
      </w:pPr>
      <w:r>
        <w:rPr>
          <w:rStyle w:val="Refdecomentrio"/>
        </w:rPr>
        <w:annotationRef/>
      </w:r>
      <w:r>
        <w:t>Não, resolvi :)</w:t>
      </w:r>
    </w:p>
  </w:comment>
  <w:comment w:id="43" w:author="Juliano Varella De Carvalho" w:date="2020-08-15T15:03:00Z" w:initials="JVDC">
    <w:p w14:paraId="051BA34F" w14:textId="6B8900F3" w:rsidR="006E3248" w:rsidRPr="00272F79" w:rsidRDefault="006E3248">
      <w:pPr>
        <w:pStyle w:val="Textodecomentrio"/>
        <w:rPr>
          <w:sz w:val="16"/>
          <w:szCs w:val="16"/>
        </w:rPr>
      </w:pPr>
      <w:r>
        <w:rPr>
          <w:rStyle w:val="Refdecomentrio"/>
        </w:rPr>
        <w:annotationRef/>
      </w:r>
      <w:r>
        <w:rPr>
          <w:rStyle w:val="Refdecomentrio"/>
        </w:rPr>
        <w:t>Cuidar para o texto dessa Figura não ficar muito pequeno.</w:t>
      </w:r>
    </w:p>
  </w:comment>
  <w:comment w:id="47" w:author="Juliano Varella De Carvalho" w:date="2020-08-15T15:05:00Z" w:initials="JVDC">
    <w:p w14:paraId="7408A155" w14:textId="0E1B7595" w:rsidR="006E3248" w:rsidRDefault="006E3248">
      <w:pPr>
        <w:pStyle w:val="Textodecomentrio"/>
      </w:pPr>
      <w:r>
        <w:rPr>
          <w:rStyle w:val="Refdecomentrio"/>
        </w:rPr>
        <w:annotationRef/>
      </w:r>
      <w:r>
        <w:t>Rever essa formatação, não está de acordo com o padrão.</w:t>
      </w:r>
    </w:p>
  </w:comment>
  <w:comment w:id="48" w:author="Juliano Varella De Carvalho" w:date="2020-08-15T15:06:00Z" w:initials="JVDC">
    <w:p w14:paraId="4E7A90C5" w14:textId="36C37BC7" w:rsidR="006E3248" w:rsidRDefault="006E3248">
      <w:pPr>
        <w:pStyle w:val="Textodecomentrio"/>
      </w:pPr>
      <w:r>
        <w:rPr>
          <w:rStyle w:val="Refdecomentrio"/>
        </w:rPr>
        <w:annotationRef/>
      </w:r>
      <w:r>
        <w:t>Colocar um conceito de Sistema de Recomendação baseado em uma referência do tema.</w:t>
      </w:r>
    </w:p>
  </w:comment>
  <w:comment w:id="53" w:author="Juliano Varella De Carvalho" w:date="2020-08-15T15:10:00Z" w:initials="JVDC">
    <w:p w14:paraId="26030F69" w14:textId="4CE4CCEF" w:rsidR="006E3248" w:rsidRDefault="006E3248">
      <w:pPr>
        <w:pStyle w:val="Textodecomentrio"/>
      </w:pPr>
      <w:r>
        <w:rPr>
          <w:rStyle w:val="Refdecomentrio"/>
        </w:rPr>
        <w:annotationRef/>
      </w:r>
      <w:r>
        <w:t>Não está formatado adequadamente.</w:t>
      </w:r>
    </w:p>
  </w:comment>
  <w:comment w:id="54" w:author="Juliano Varella De Carvalho" w:date="2020-08-15T15:11:00Z" w:initials="JVDC">
    <w:p w14:paraId="672A7206" w14:textId="06B38E59" w:rsidR="006E3248" w:rsidRDefault="006E3248">
      <w:pPr>
        <w:pStyle w:val="Textodecomentrio"/>
      </w:pPr>
      <w:r>
        <w:rPr>
          <w:rStyle w:val="Refdecomentrio"/>
        </w:rPr>
        <w:annotationRef/>
      </w:r>
      <w:r>
        <w:t xml:space="preserve">Esse estudo está baseado em </w:t>
      </w:r>
      <w:proofErr w:type="gramStart"/>
      <w:r>
        <w:t>quê ????</w:t>
      </w:r>
      <w:proofErr w:type="gramEnd"/>
    </w:p>
  </w:comment>
  <w:comment w:id="55" w:author="Juliano Varella De Carvalho" w:date="2020-08-15T15:18:00Z" w:initials="JVDC">
    <w:p w14:paraId="76D79E08" w14:textId="531FCE17" w:rsidR="006E3248" w:rsidRDefault="006E3248">
      <w:pPr>
        <w:pStyle w:val="Textodecomentrio"/>
      </w:pPr>
      <w:r>
        <w:rPr>
          <w:rStyle w:val="Refdecomentrio"/>
        </w:rPr>
        <w:annotationRef/>
      </w:r>
      <w:r>
        <w:t xml:space="preserve">Por que há tanto espaço </w:t>
      </w:r>
      <w:proofErr w:type="gramStart"/>
      <w:r>
        <w:t>abaixo ???</w:t>
      </w:r>
      <w:proofErr w:type="gramEnd"/>
    </w:p>
  </w:comment>
  <w:comment w:id="56" w:author="Juliano Varella De Carvalho" w:date="2020-08-15T15:11:00Z" w:initials="JVDC">
    <w:p w14:paraId="699431A0" w14:textId="77FAAF77" w:rsidR="006E3248" w:rsidRDefault="006E3248">
      <w:pPr>
        <w:pStyle w:val="Textodecomentrio"/>
      </w:pPr>
      <w:r>
        <w:rPr>
          <w:rStyle w:val="Refdecomentrio"/>
        </w:rPr>
        <w:annotationRef/>
      </w:r>
      <w:r>
        <w:t>Melhorar esse texto.</w:t>
      </w:r>
    </w:p>
  </w:comment>
  <w:comment w:id="58" w:author="Juliano Varella De Carvalho" w:date="2020-08-15T15:12:00Z" w:initials="JVDC">
    <w:p w14:paraId="5192D913" w14:textId="4D2CDC01" w:rsidR="006E3248" w:rsidRDefault="006E3248">
      <w:pPr>
        <w:pStyle w:val="Textodecomentrio"/>
      </w:pPr>
      <w:r>
        <w:rPr>
          <w:rStyle w:val="Refdecomentrio"/>
        </w:rPr>
        <w:annotationRef/>
      </w:r>
      <w:r>
        <w:t>Não está formatado corretamente.</w:t>
      </w:r>
    </w:p>
  </w:comment>
  <w:comment w:id="59" w:author="Juliano Varella De Carvalho" w:date="2020-08-15T15:13:00Z" w:initials="JVDC">
    <w:p w14:paraId="0821AAB8" w14:textId="24448837" w:rsidR="006E3248" w:rsidRDefault="006E3248">
      <w:pPr>
        <w:pStyle w:val="Textodecomentrio"/>
      </w:pPr>
      <w:r>
        <w:rPr>
          <w:rStyle w:val="Refdecomentrio"/>
        </w:rPr>
        <w:annotationRef/>
      </w:r>
      <w:r>
        <w:t xml:space="preserve">Onde foram </w:t>
      </w:r>
      <w:proofErr w:type="gramStart"/>
      <w:r>
        <w:t>encontrados ???</w:t>
      </w:r>
      <w:proofErr w:type="gramEnd"/>
    </w:p>
  </w:comment>
  <w:comment w:id="60" w:author="Juliano Varella De Carvalho" w:date="2020-08-15T15:19:00Z" w:initials="JVDC">
    <w:p w14:paraId="1E17D4CA" w14:textId="427F4B4E" w:rsidR="006E3248" w:rsidRDefault="006E3248">
      <w:pPr>
        <w:pStyle w:val="Textodecomentrio"/>
      </w:pPr>
      <w:r>
        <w:rPr>
          <w:rStyle w:val="Refdecomentrio"/>
        </w:rPr>
        <w:annotationRef/>
      </w:r>
      <w:r>
        <w:t xml:space="preserve">Por que há tanto espaço </w:t>
      </w:r>
      <w:proofErr w:type="gramStart"/>
      <w:r>
        <w:t>abaixo ???</w:t>
      </w:r>
      <w:proofErr w:type="gramEnd"/>
    </w:p>
  </w:comment>
  <w:comment w:id="61" w:author="Juliano Varella De Carvalho" w:date="2020-08-15T15:13:00Z" w:initials="JVDC">
    <w:p w14:paraId="742A7D0B" w14:textId="76A3C8AD" w:rsidR="006E3248" w:rsidRDefault="006E3248">
      <w:pPr>
        <w:pStyle w:val="Textodecomentrio"/>
      </w:pPr>
      <w:r>
        <w:rPr>
          <w:rStyle w:val="Refdecomentrio"/>
        </w:rPr>
        <w:annotationRef/>
      </w:r>
      <w:r>
        <w:t>Segue o mesmo padrão de lista das ações.</w:t>
      </w:r>
    </w:p>
  </w:comment>
  <w:comment w:id="63" w:author="Juliano Varella De Carvalho" w:date="2020-08-15T15:15:00Z" w:initials="JVDC">
    <w:p w14:paraId="5C6C4F9B" w14:textId="177D174D" w:rsidR="006E3248" w:rsidRDefault="006E3248">
      <w:pPr>
        <w:pStyle w:val="Textodecomentrio"/>
      </w:pPr>
      <w:r>
        <w:rPr>
          <w:rStyle w:val="Refdecomentrio"/>
        </w:rPr>
        <w:annotationRef/>
      </w:r>
      <w:r>
        <w:t>Acho que o texto das caixas está muito pequeno.</w:t>
      </w:r>
    </w:p>
  </w:comment>
  <w:comment w:id="66" w:author="Juliano Varella De Carvalho" w:date="2020-08-15T15:16:00Z" w:initials="JVDC">
    <w:p w14:paraId="315110E6" w14:textId="2AE8A9E8" w:rsidR="006E3248" w:rsidRDefault="006E3248">
      <w:pPr>
        <w:pStyle w:val="Textodecomentrio"/>
      </w:pPr>
      <w:r>
        <w:rPr>
          <w:rStyle w:val="Refdecomentrio"/>
        </w:rPr>
        <w:annotationRef/>
      </w:r>
      <w:r>
        <w:t>Precisas definir o que queres dizer sobre obter implicitamente e obter explicitamente. Não está claro.</w:t>
      </w:r>
    </w:p>
  </w:comment>
  <w:comment w:id="67" w:author="Juliano Varella De Carvalho" w:date="2020-08-15T15:19:00Z" w:initials="JVDC">
    <w:p w14:paraId="2878C3DB" w14:textId="2D3C5BF8" w:rsidR="006E3248" w:rsidRDefault="006E3248">
      <w:pPr>
        <w:pStyle w:val="Textodecomentrio"/>
      </w:pPr>
      <w:r>
        <w:rPr>
          <w:rStyle w:val="Refdecomentrio"/>
        </w:rPr>
        <w:annotationRef/>
      </w:r>
      <w:r>
        <w:t xml:space="preserve">Por que há tanto espaço </w:t>
      </w:r>
      <w:proofErr w:type="gramStart"/>
      <w:r>
        <w:t>abaixo ???</w:t>
      </w:r>
      <w:proofErr w:type="gramEnd"/>
    </w:p>
  </w:comment>
  <w:comment w:id="68" w:author="Tatiane Schwanck Schardosim" w:date="2020-07-01T20:52:00Z" w:initials="TSS">
    <w:p w14:paraId="5DB90FFD" w14:textId="1FA73627" w:rsidR="006E3248" w:rsidRDefault="006E3248" w:rsidP="00CA31F6">
      <w:pPr>
        <w:pStyle w:val="Textodecomentrio"/>
      </w:pPr>
      <w:r>
        <w:rPr>
          <w:rStyle w:val="Refdecomentrio"/>
        </w:rPr>
        <w:annotationRef/>
      </w:r>
      <w:r>
        <w:rPr>
          <w:noProof/>
        </w:rPr>
        <w:t>Localização está nos dois?</w:t>
      </w:r>
    </w:p>
  </w:comment>
  <w:comment w:id="69" w:author="Érico Souza Loewe" w:date="2020-07-02T00:04:00Z" w:initials="ÉSL">
    <w:p w14:paraId="4F2B8452" w14:textId="371ACD1D" w:rsidR="006E3248" w:rsidRDefault="006E3248">
      <w:pPr>
        <w:pStyle w:val="Textodecomentrio"/>
      </w:pPr>
      <w:r>
        <w:rPr>
          <w:rStyle w:val="Refdecomentrio"/>
        </w:rPr>
        <w:annotationRef/>
      </w:r>
      <w:r>
        <w:t xml:space="preserve">Sim, </w:t>
      </w:r>
      <w:proofErr w:type="spellStart"/>
      <w:r>
        <w:t>sera</w:t>
      </w:r>
      <w:proofErr w:type="spellEnd"/>
      <w:r>
        <w:t xml:space="preserve"> obtido das duas maneiras</w:t>
      </w:r>
    </w:p>
  </w:comment>
  <w:comment w:id="72" w:author="Tatiane Schwanck Schardosim" w:date="2020-07-01T20:54:00Z" w:initials="TSS">
    <w:p w14:paraId="6345B211" w14:textId="03CD21A0" w:rsidR="006E3248" w:rsidRDefault="006E3248" w:rsidP="00CA31F6">
      <w:pPr>
        <w:pStyle w:val="Textodecomentrio"/>
      </w:pPr>
      <w:r>
        <w:rPr>
          <w:rStyle w:val="Refdecomentrio"/>
        </w:rPr>
        <w:annotationRef/>
      </w:r>
      <w:r>
        <w:rPr>
          <w:noProof/>
        </w:rPr>
        <w:t>Revisa a concordância</w:t>
      </w:r>
    </w:p>
  </w:comment>
  <w:comment w:id="73" w:author="Juliano Varella De Carvalho" w:date="2020-08-15T15:25:00Z" w:initials="JVDC">
    <w:p w14:paraId="7858D77B" w14:textId="66F59ED7" w:rsidR="006E3248" w:rsidRDefault="006E3248">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74" w:author="Tatiane Schwanck Schardosim" w:date="2020-07-01T20:55:00Z" w:initials="TSS">
    <w:p w14:paraId="00038D8A" w14:textId="23599823" w:rsidR="006E3248" w:rsidRDefault="006E3248" w:rsidP="00CA31F6">
      <w:pPr>
        <w:pStyle w:val="Textodecomentrio"/>
      </w:pPr>
      <w:r>
        <w:rPr>
          <w:rStyle w:val="Refdecomentrio"/>
        </w:rPr>
        <w:annotationRef/>
      </w:r>
      <w:r>
        <w:rPr>
          <w:noProof/>
        </w:rPr>
        <w:t>Será um app?</w:t>
      </w:r>
    </w:p>
  </w:comment>
  <w:comment w:id="75" w:author="Érico Souza Loewe" w:date="2020-07-02T00:12:00Z" w:initials="ÉSL">
    <w:p w14:paraId="44B9C80F" w14:textId="7EE8DC98" w:rsidR="006E3248" w:rsidRDefault="006E3248">
      <w:pPr>
        <w:pStyle w:val="Textodecomentrio"/>
      </w:pPr>
      <w:r>
        <w:rPr>
          <w:rStyle w:val="Refdecomentrio"/>
        </w:rPr>
        <w:annotationRef/>
      </w:r>
      <w:r>
        <w:t xml:space="preserve">Será um </w:t>
      </w:r>
      <w:proofErr w:type="spellStart"/>
      <w:r>
        <w:t>webapp</w:t>
      </w:r>
      <w:proofErr w:type="spellEnd"/>
    </w:p>
  </w:comment>
  <w:comment w:id="76" w:author="Juliano Varella De Carvalho" w:date="2020-08-15T15:30:00Z" w:initials="JVDC">
    <w:p w14:paraId="031542B9" w14:textId="09073255" w:rsidR="006E3248" w:rsidRDefault="006E3248">
      <w:pPr>
        <w:pStyle w:val="Textodecomentrio"/>
      </w:pPr>
      <w:r>
        <w:rPr>
          <w:rStyle w:val="Refdecomentrio"/>
        </w:rPr>
        <w:annotationRef/>
      </w:r>
      <w:r>
        <w:t>A fonte está muito pequena, talvez tenhas que colocar 4 formas em cima e 4 abaixo.</w:t>
      </w:r>
    </w:p>
  </w:comment>
  <w:comment w:id="77" w:author="Tatiane Schwanck Schardosim" w:date="2020-07-01T20:56:00Z" w:initials="TSS">
    <w:p w14:paraId="0C776C40" w14:textId="5C809AE1" w:rsidR="006E3248" w:rsidRDefault="006E3248" w:rsidP="00CA31F6">
      <w:pPr>
        <w:pStyle w:val="Textodecomentrio"/>
      </w:pPr>
      <w:r>
        <w:rPr>
          <w:rStyle w:val="Refdecomentrio"/>
        </w:rPr>
        <w:annotationRef/>
      </w:r>
      <w:r>
        <w:rPr>
          <w:noProof/>
        </w:rPr>
        <w:t>Acho que a fonte ficou pequena</w:t>
      </w:r>
    </w:p>
  </w:comment>
  <w:comment w:id="78" w:author="Érico Souza Loewe" w:date="2020-07-02T00:14:00Z" w:initials="ÉSL">
    <w:p w14:paraId="6D6E7F99" w14:textId="0C8C193E" w:rsidR="006E3248" w:rsidRDefault="006E3248">
      <w:pPr>
        <w:pStyle w:val="Textodecomentrio"/>
      </w:pPr>
      <w:r>
        <w:rPr>
          <w:rStyle w:val="Refdecomentrio"/>
        </w:rPr>
        <w:annotationRef/>
      </w:r>
      <w:r>
        <w:t>Ficou mesmo, mas não tem como aumentar</w:t>
      </w:r>
    </w:p>
  </w:comment>
  <w:comment w:id="82" w:author="Juliano Varella De Carvalho" w:date="2020-08-15T15:34:00Z" w:initials="JVDC">
    <w:p w14:paraId="0FEBEFE3" w14:textId="32F438AA" w:rsidR="006E3248" w:rsidRDefault="006E3248">
      <w:pPr>
        <w:pStyle w:val="Textodecomentrio"/>
      </w:pPr>
      <w:r>
        <w:rPr>
          <w:rStyle w:val="Refdecomentrio"/>
        </w:rPr>
        <w:annotationRef/>
      </w:r>
      <w:r>
        <w:t>Abre uma seção Questionário para falar sobre ele.</w:t>
      </w:r>
    </w:p>
  </w:comment>
  <w:comment w:id="84" w:author="Juliano Varella De Carvalho" w:date="2020-08-15T15:44:00Z" w:initials="JVDC">
    <w:p w14:paraId="5F86A67D" w14:textId="3C78C4EF" w:rsidR="006E3248" w:rsidRDefault="006E3248">
      <w:pPr>
        <w:pStyle w:val="Textodecomentrio"/>
      </w:pPr>
      <w:r>
        <w:rPr>
          <w:rStyle w:val="Refdecomentrio"/>
        </w:rPr>
        <w:annotationRef/>
      </w:r>
      <w:r>
        <w:t xml:space="preserve">Elimina isto e junta a 1ª. Linha com o parágrafo abaixo. </w:t>
      </w:r>
    </w:p>
  </w:comment>
  <w:comment w:id="85" w:author="Juliano Varella De Carvalho" w:date="2020-08-15T15:42:00Z" w:initials="JVDC">
    <w:p w14:paraId="0F931195" w14:textId="77777777" w:rsidR="001F52F1" w:rsidRDefault="001F52F1" w:rsidP="001F52F1">
      <w:pPr>
        <w:pStyle w:val="Textodecomentrio"/>
      </w:pPr>
      <w:r>
        <w:rPr>
          <w:rStyle w:val="Refdecomentrio"/>
        </w:rPr>
        <w:annotationRef/>
      </w:r>
      <w:r>
        <w:t>Esse texto podia iniciar a seção 3.2.2</w:t>
      </w:r>
    </w:p>
  </w:comment>
  <w:comment w:id="86" w:author="Juliano Varella De Carvalho" w:date="2020-08-15T15:45:00Z" w:initials="JVDC">
    <w:p w14:paraId="0027D41A" w14:textId="6EEE2CBD" w:rsidR="006E3248" w:rsidRDefault="006E3248">
      <w:pPr>
        <w:pStyle w:val="Textodecomentrio"/>
      </w:pPr>
      <w:r>
        <w:rPr>
          <w:rStyle w:val="Refdecomentrio"/>
        </w:rPr>
        <w:annotationRef/>
      </w:r>
      <w:r>
        <w:t>De onde vem essa informação?</w:t>
      </w:r>
    </w:p>
  </w:comment>
  <w:comment w:id="87" w:author="Juliano Varella De Carvalho" w:date="2020-08-15T15:47:00Z" w:initials="JVDC">
    <w:p w14:paraId="7D498935" w14:textId="0E79E9F6" w:rsidR="006E3248" w:rsidRDefault="006E3248">
      <w:pPr>
        <w:pStyle w:val="Textodecomentrio"/>
      </w:pPr>
      <w:r>
        <w:rPr>
          <w:rStyle w:val="Refdecomentrio"/>
        </w:rPr>
        <w:annotationRef/>
      </w:r>
      <w:r>
        <w:t xml:space="preserve">Não seria recomendação </w:t>
      </w:r>
      <w:proofErr w:type="gramStart"/>
      <w:r>
        <w:t>musical ???</w:t>
      </w:r>
      <w:proofErr w:type="gramEnd"/>
    </w:p>
  </w:comment>
  <w:comment w:id="88" w:author="Juliano Varella De Carvalho" w:date="2020-08-15T15:50:00Z" w:initials="JVDC">
    <w:p w14:paraId="0F56441A" w14:textId="41D9DDAB" w:rsidR="006E3248" w:rsidRDefault="006E3248">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89" w:author="Juliano Varella De Carvalho" w:date="2020-08-15T15:52:00Z" w:initials="JVDC">
    <w:p w14:paraId="3DCB6A1E" w14:textId="5C9BB2F2" w:rsidR="006E3248" w:rsidRDefault="006E3248">
      <w:pPr>
        <w:pStyle w:val="Textodecomentrio"/>
      </w:pPr>
      <w:r>
        <w:rPr>
          <w:rStyle w:val="Refdecomentrio"/>
        </w:rPr>
        <w:annotationRef/>
      </w:r>
      <w:r>
        <w:t>Fazer um parágrafo entre os itens 3.3. e 3.3.1</w:t>
      </w:r>
    </w:p>
  </w:comment>
  <w:comment w:id="91" w:author="Juliano Varella De Carvalho" w:date="2020-08-15T15:56:00Z" w:initials="JVDC">
    <w:p w14:paraId="0B1688C0" w14:textId="7DE1EF46" w:rsidR="006E3248" w:rsidRDefault="006E3248">
      <w:pPr>
        <w:pStyle w:val="Textodecomentrio"/>
      </w:pPr>
      <w:r>
        <w:rPr>
          <w:rStyle w:val="Refdecomentrio"/>
        </w:rPr>
        <w:annotationRef/>
      </w:r>
      <w:r>
        <w:t>Não entendi esse trecho, quero que me expliques posteriormente.</w:t>
      </w:r>
    </w:p>
  </w:comment>
  <w:comment w:id="93" w:author="Tatiane Schwanck Schardosim" w:date="2020-07-01T21:04:00Z" w:initials="TSS">
    <w:p w14:paraId="5F46AD33" w14:textId="356F60CF" w:rsidR="006E3248" w:rsidRDefault="006E3248" w:rsidP="00CA31F6">
      <w:pPr>
        <w:pStyle w:val="Textodecomentrio"/>
      </w:pPr>
      <w:r>
        <w:rPr>
          <w:rStyle w:val="Refdecomentrio"/>
        </w:rPr>
        <w:annotationRef/>
      </w:r>
      <w:r>
        <w:rPr>
          <w:noProof/>
        </w:rPr>
        <w:t>Tá correto?</w:t>
      </w:r>
    </w:p>
  </w:comment>
  <w:comment w:id="94" w:author="Érico Souza Loewe" w:date="2020-07-02T00:17:00Z" w:initials="ÉSL">
    <w:p w14:paraId="59BC0E96" w14:textId="6DB30074" w:rsidR="006E3248" w:rsidRDefault="006E3248">
      <w:pPr>
        <w:pStyle w:val="Textodecomentrio"/>
      </w:pPr>
      <w:r>
        <w:rPr>
          <w:rStyle w:val="Refdecomentrio"/>
        </w:rPr>
        <w:annotationRef/>
      </w:r>
      <w:r>
        <w:t>Sim pois já listei elas lá, não vou lista de novo</w:t>
      </w:r>
    </w:p>
  </w:comment>
  <w:comment w:id="95" w:author="Juliano Varella De Carvalho" w:date="2020-08-15T15:57:00Z" w:initials="JVDC">
    <w:p w14:paraId="55DE581C" w14:textId="6918A12E" w:rsidR="006E3248" w:rsidRDefault="006E3248">
      <w:pPr>
        <w:pStyle w:val="Textodecomentrio"/>
      </w:pPr>
      <w:r>
        <w:rPr>
          <w:rStyle w:val="Refdecomentrio"/>
        </w:rPr>
        <w:annotationRef/>
      </w:r>
      <w:r>
        <w:t>Que avaliação???</w:t>
      </w:r>
    </w:p>
  </w:comment>
  <w:comment w:id="97" w:author="Juliano Varella De Carvalho" w:date="2020-08-15T15:59:00Z" w:initials="JVDC">
    <w:p w14:paraId="63DB9E12" w14:textId="6149F1D7" w:rsidR="006E3248" w:rsidRDefault="006E3248">
      <w:pPr>
        <w:pStyle w:val="Textodecomentrio"/>
      </w:pPr>
      <w:r>
        <w:rPr>
          <w:rStyle w:val="Refdecomentrio"/>
        </w:rPr>
        <w:annotationRef/>
      </w:r>
      <w:r>
        <w:t>Não compreendo como farás isto.</w:t>
      </w:r>
    </w:p>
  </w:comment>
  <w:comment w:id="98" w:author="Juliano Varella De Carvalho" w:date="2020-08-15T16:01:00Z" w:initials="JVDC">
    <w:p w14:paraId="35973FCB" w14:textId="15DB2E8A" w:rsidR="006E3248" w:rsidRDefault="006E3248">
      <w:pPr>
        <w:pStyle w:val="Textodecomentrio"/>
      </w:pPr>
      <w:r>
        <w:rPr>
          <w:rStyle w:val="Refdecomentrio"/>
        </w:rPr>
        <w:annotationRef/>
      </w:r>
      <w:r>
        <w:t xml:space="preserve">Precisas detalhar, escrevendo sobre a Figura </w:t>
      </w:r>
      <w:proofErr w:type="gramStart"/>
      <w:r>
        <w:t>13 !</w:t>
      </w:r>
      <w:proofErr w:type="gramEnd"/>
    </w:p>
  </w:comment>
  <w:comment w:id="99" w:author="Juliano Varella De Carvalho" w:date="2020-08-15T16:00:00Z" w:initials="JVDC">
    <w:p w14:paraId="2F23567A" w14:textId="7D40AF6F" w:rsidR="006E3248" w:rsidRDefault="006E3248">
      <w:pPr>
        <w:pStyle w:val="Textodecomentrio"/>
      </w:pPr>
      <w:r>
        <w:rPr>
          <w:rStyle w:val="Refdecomentrio"/>
        </w:rPr>
        <w:annotationRef/>
      </w:r>
      <w:r>
        <w:t xml:space="preserve">Tens que aumentar a </w:t>
      </w:r>
      <w:proofErr w:type="gramStart"/>
      <w:r>
        <w:t>fonte !</w:t>
      </w:r>
      <w:proofErr w:type="gramEnd"/>
    </w:p>
  </w:comment>
  <w:comment w:id="100" w:author="Tatiane Schwanck Schardosim" w:date="2020-07-01T21:07:00Z" w:initials="TSS">
    <w:p w14:paraId="7DD37F81" w14:textId="35CF80FC" w:rsidR="006E3248" w:rsidRDefault="006E3248" w:rsidP="00CA31F6">
      <w:pPr>
        <w:pStyle w:val="Textodecomentrio"/>
      </w:pPr>
      <w:r>
        <w:rPr>
          <w:rStyle w:val="Refdecomentrio"/>
        </w:rPr>
        <w:annotationRef/>
      </w:r>
      <w:r>
        <w:rPr>
          <w:noProof/>
        </w:rPr>
        <w:t>Aqui também achei a fonte pequebna</w:t>
      </w:r>
    </w:p>
  </w:comment>
  <w:comment w:id="101" w:author="Érico Souza Loewe" w:date="2020-07-02T00:18:00Z" w:initials="ÉSL">
    <w:p w14:paraId="73221BA9" w14:textId="0439C616" w:rsidR="006E3248" w:rsidRDefault="006E3248">
      <w:pPr>
        <w:pStyle w:val="Textodecomentrio"/>
      </w:pPr>
      <w:r>
        <w:rPr>
          <w:rStyle w:val="Refdecomentrio"/>
        </w:rPr>
        <w:annotationRef/>
      </w:r>
      <w:r>
        <w:t>Mesma coisa, se eu aumentar, vai perder a escala</w:t>
      </w:r>
    </w:p>
  </w:comment>
  <w:comment w:id="105" w:author="Juliano Varella De Carvalho" w:date="2020-08-15T16:01:00Z" w:initials="JVDC">
    <w:p w14:paraId="1495209A" w14:textId="33838665" w:rsidR="006E3248" w:rsidRDefault="006E3248">
      <w:pPr>
        <w:pStyle w:val="Textodecomentrio"/>
      </w:pPr>
      <w:r>
        <w:rPr>
          <w:rStyle w:val="Refdecomentrio"/>
        </w:rPr>
        <w:annotationRef/>
      </w:r>
      <w:r>
        <w:t>Esse tipo de texto não deve constar. Quando tiveres a resposta coloque aqui.</w:t>
      </w:r>
    </w:p>
  </w:comment>
  <w:comment w:id="107" w:author="Juliano Varella De Carvalho" w:date="2020-08-15T16:02:00Z" w:initials="JVDC">
    <w:p w14:paraId="0456483C" w14:textId="48067450" w:rsidR="006E3248" w:rsidRDefault="006E3248">
      <w:pPr>
        <w:pStyle w:val="Textodecomentrio"/>
      </w:pPr>
      <w:r>
        <w:rPr>
          <w:rStyle w:val="Refdecomentrio"/>
        </w:rPr>
        <w:annotationRef/>
      </w:r>
      <w:r>
        <w:t>Coloca na horizontal ou separado por vírgulas para não ocupar tanto espaço.</w:t>
      </w:r>
    </w:p>
  </w:comment>
  <w:comment w:id="109" w:author="Juliano Varella De Carvalho" w:date="2020-08-15T16:04:00Z" w:initials="JVDC">
    <w:p w14:paraId="1758BD6C" w14:textId="3CD8AA8C" w:rsidR="006E3248" w:rsidRDefault="006E3248">
      <w:pPr>
        <w:pStyle w:val="Textodecomentrio"/>
      </w:pPr>
      <w:r>
        <w:rPr>
          <w:rStyle w:val="Refdecomentrio"/>
        </w:rPr>
        <w:annotationRef/>
      </w:r>
      <w:r>
        <w:t xml:space="preserve">Acho que não conseguirás fazer tudo </w:t>
      </w:r>
      <w:proofErr w:type="gramStart"/>
      <w:r>
        <w:t>isso !</w:t>
      </w:r>
      <w:proofErr w:type="gramEnd"/>
    </w:p>
  </w:comment>
  <w:comment w:id="110" w:author="Tatiane Schwanck Schardosim" w:date="2020-07-01T21:14:00Z" w:initials="TSS">
    <w:p w14:paraId="1CC46C68" w14:textId="367FA327" w:rsidR="006E3248" w:rsidRDefault="006E3248" w:rsidP="00CA31F6">
      <w:pPr>
        <w:pStyle w:val="Textodecomentrio"/>
      </w:pPr>
      <w:r>
        <w:rPr>
          <w:rStyle w:val="Refdecomentrio"/>
        </w:rPr>
        <w:annotationRef/>
      </w:r>
      <w:r>
        <w:rPr>
          <w:noProof/>
        </w:rPr>
        <w:t>Aqui a fonte ficou grande</w:t>
      </w:r>
    </w:p>
  </w:comment>
  <w:comment w:id="115" w:author="Juliano Varella De Carvalho" w:date="2020-08-15T16:05:00Z" w:initials="JVDC">
    <w:p w14:paraId="1B8D3594" w14:textId="0F5DC2CA" w:rsidR="006E3248" w:rsidRDefault="006E3248">
      <w:pPr>
        <w:pStyle w:val="Textodecomentrio"/>
      </w:pPr>
      <w:r>
        <w:rPr>
          <w:rStyle w:val="Refdecomentrio"/>
        </w:rPr>
        <w:annotationRef/>
      </w:r>
      <w:r>
        <w:t xml:space="preserve">Verificar se haverá tempo para isso </w:t>
      </w:r>
      <w:proofErr w:type="gramStart"/>
      <w:r>
        <w:t>tudo !!!</w:t>
      </w:r>
      <w:proofErr w:type="gramEnd"/>
    </w:p>
  </w:comment>
  <w:comment w:id="117" w:author="Tatiane Schwanck Schardosim" w:date="2020-07-01T21:19:00Z" w:initials="TSS">
    <w:p w14:paraId="74B36498" w14:textId="21270F0F" w:rsidR="006E3248" w:rsidRDefault="006E3248" w:rsidP="00CA31F6">
      <w:pPr>
        <w:pStyle w:val="Textodecomentrio"/>
      </w:pPr>
      <w:r>
        <w:rPr>
          <w:rStyle w:val="Refdecomentrio"/>
        </w:rPr>
        <w:annotationRef/>
      </w:r>
      <w:r>
        <w:rPr>
          <w:noProof/>
        </w:rPr>
        <w:t>Colocar onde está.</w:t>
      </w:r>
    </w:p>
  </w:comment>
  <w:comment w:id="119" w:author="Tatiane Schwanck Schardosim" w:date="2020-07-01T21:29:00Z" w:initials="TSS">
    <w:p w14:paraId="2639240E" w14:textId="7928EC66" w:rsidR="006E3248" w:rsidRDefault="006E3248" w:rsidP="00CA31F6">
      <w:pPr>
        <w:pStyle w:val="Textodecomentrio"/>
      </w:pPr>
      <w:r>
        <w:rPr>
          <w:rStyle w:val="Refdecomentrio"/>
        </w:rPr>
        <w:annotationRef/>
      </w:r>
      <w:r>
        <w:rPr>
          <w:noProof/>
        </w:rPr>
        <w:t xml:space="preserve">tá fraca a conclusão, além de curta. </w:t>
      </w:r>
    </w:p>
  </w:comment>
  <w:comment w:id="120" w:author="Érico Souza Loewe" w:date="2020-07-02T00:24:00Z" w:initials="ÉSL">
    <w:p w14:paraId="7F199877" w14:textId="313C3EC7" w:rsidR="006E3248" w:rsidRDefault="006E3248">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122" w:author="Tatiane Schwanck Schardosim" w:date="2020-07-01T21:30:00Z" w:initials="TSS">
    <w:p w14:paraId="34834409" w14:textId="17229921" w:rsidR="006E3248" w:rsidRDefault="006E3248" w:rsidP="00CA31F6">
      <w:pPr>
        <w:pStyle w:val="Textodecomentrio"/>
      </w:pPr>
      <w:r>
        <w:rPr>
          <w:rStyle w:val="Refdecomentrio"/>
        </w:rPr>
        <w:annotationRef/>
      </w:r>
      <w:r>
        <w:rPr>
          <w:noProof/>
        </w:rPr>
        <w:t>Não precisa referenciar a bibliografiac no texto?</w:t>
      </w:r>
    </w:p>
  </w:comment>
  <w:comment w:id="123" w:author="Érico Souza Loewe" w:date="2020-07-02T00:25:00Z" w:initials="ÉSL">
    <w:p w14:paraId="23D9DB80" w14:textId="3D88D14E" w:rsidR="006E3248" w:rsidRDefault="006E3248">
      <w:pPr>
        <w:pStyle w:val="Textodecomentrio"/>
      </w:pPr>
      <w:r>
        <w:rPr>
          <w:rStyle w:val="Refdecomentrio"/>
        </w:rPr>
        <w:annotationRef/>
      </w:r>
      <w:r>
        <w:t xml:space="preserve">Precisa sim, boa parte do que fiz </w:t>
      </w:r>
      <w:proofErr w:type="gramStart"/>
      <w:r>
        <w:t>esta</w:t>
      </w:r>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3E5D15AC" w15:done="1"/>
  <w15:commentEx w15:paraId="61C57A19" w15:paraIdParent="3E5D15AC" w15:done="1"/>
  <w15:commentEx w15:paraId="051BA34F"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5C6C4F9B" w15:done="0"/>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5F86A67D" w15:done="0"/>
  <w15:commentEx w15:paraId="0F931195" w15:done="0"/>
  <w15:commentEx w15:paraId="0027D41A" w15:done="1"/>
  <w15:commentEx w15:paraId="7D498935" w15:done="1"/>
  <w15:commentEx w15:paraId="0F56441A" w15:done="0"/>
  <w15:commentEx w15:paraId="3DCB6A1E" w15:done="0"/>
  <w15:commentEx w15:paraId="0B1688C0" w15:done="0"/>
  <w15:commentEx w15:paraId="5F46AD33" w15:done="0"/>
  <w15:commentEx w15:paraId="59BC0E96" w15:paraIdParent="5F46AD33" w15:done="0"/>
  <w15:commentEx w15:paraId="55DE581C" w15:done="0"/>
  <w15:commentEx w15:paraId="63DB9E12" w15:done="0"/>
  <w15:commentEx w15:paraId="35973FCB" w15:done="0"/>
  <w15:commentEx w15:paraId="2F23567A" w15:done="0"/>
  <w15:commentEx w15:paraId="7DD37F81" w15:done="0"/>
  <w15:commentEx w15:paraId="73221BA9" w15:paraIdParent="7DD37F81" w15:done="0"/>
  <w15:commentEx w15:paraId="1495209A" w15:done="0"/>
  <w15:commentEx w15:paraId="0456483C" w15:done="0"/>
  <w15:commentEx w15:paraId="1758BD6C" w15:done="0"/>
  <w15:commentEx w15:paraId="1CC46C68" w15:done="1"/>
  <w15:commentEx w15:paraId="1B8D3594"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A7A11E" w16cex:dateUtc="2020-07-02T02:56:00Z"/>
  <w16cex:commentExtensible w16cex:durableId="22E277C3" w16cex:dateUtc="2020-08-15T18:03: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A5" w16cex:dateUtc="2020-08-15T18:15: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5B" w16cex:dateUtc="2020-08-15T18:44:00Z"/>
  <w16cex:commentExtensible w16cex:durableId="22E280CD" w16cex:dateUtc="2020-08-15T18:42:00Z"/>
  <w16cex:commentExtensible w16cex:durableId="22E28184" w16cex:dateUtc="2020-08-15T18:45:00Z"/>
  <w16cex:commentExtensible w16cex:durableId="22E281FF" w16cex:dateUtc="2020-08-15T18:47:00Z"/>
  <w16cex:commentExtensible w16cex:durableId="22E282C6" w16cex:dateUtc="2020-08-15T18:50:00Z"/>
  <w16cex:commentExtensible w16cex:durableId="22E28340" w16cex:dateUtc="2020-08-15T18:52:00Z"/>
  <w16cex:commentExtensible w16cex:durableId="22E28430" w16cex:dateUtc="2020-08-15T18:56:00Z"/>
  <w16cex:commentExtensible w16cex:durableId="22A7A5FF" w16cex:dateUtc="2020-07-02T03:17:00Z"/>
  <w16cex:commentExtensible w16cex:durableId="22E28466" w16cex:dateUtc="2020-08-15T18:57:00Z"/>
  <w16cex:commentExtensible w16cex:durableId="22E284CB" w16cex:dateUtc="2020-08-15T18:59:00Z"/>
  <w16cex:commentExtensible w16cex:durableId="22E28548" w16cex:dateUtc="2020-08-15T19:01:00Z"/>
  <w16cex:commentExtensible w16cex:durableId="22E28505" w16cex:dateUtc="2020-08-15T19:00:00Z"/>
  <w16cex:commentExtensible w16cex:durableId="22A7A650" w16cex:dateUtc="2020-07-02T03:18:00Z"/>
  <w16cex:commentExtensible w16cex:durableId="22E2856C" w16cex:dateUtc="2020-08-15T19:01:00Z"/>
  <w16cex:commentExtensible w16cex:durableId="22E285B0" w16cex:dateUtc="2020-08-15T19:02:00Z"/>
  <w16cex:commentExtensible w16cex:durableId="22E28606" w16cex:dateUtc="2020-08-15T19:04:00Z"/>
  <w16cex:commentExtensible w16cex:durableId="22E2864E" w16cex:dateUtc="2020-08-15T19:05: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3E5D15AC" w16cid:durableId="22A79855"/>
  <w16cid:commentId w16cid:paraId="61C57A19" w16cid:durableId="22A7A11E"/>
  <w16cid:commentId w16cid:paraId="051BA34F" w16cid:durableId="22E277C3"/>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5C6C4F9B" w16cid:durableId="22E27AA5"/>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5F86A67D" w16cid:durableId="22E2815B"/>
  <w16cid:commentId w16cid:paraId="0F931195" w16cid:durableId="22E280CD"/>
  <w16cid:commentId w16cid:paraId="0027D41A" w16cid:durableId="22E28184"/>
  <w16cid:commentId w16cid:paraId="7D498935" w16cid:durableId="22E281FF"/>
  <w16cid:commentId w16cid:paraId="0F56441A" w16cid:durableId="22E282C6"/>
  <w16cid:commentId w16cid:paraId="3DCB6A1E" w16cid:durableId="22E28340"/>
  <w16cid:commentId w16cid:paraId="0B1688C0" w16cid:durableId="22E28430"/>
  <w16cid:commentId w16cid:paraId="5F46AD33" w16cid:durableId="22A7985C"/>
  <w16cid:commentId w16cid:paraId="59BC0E96" w16cid:durableId="22A7A5FF"/>
  <w16cid:commentId w16cid:paraId="55DE581C" w16cid:durableId="22E28466"/>
  <w16cid:commentId w16cid:paraId="63DB9E12" w16cid:durableId="22E284CB"/>
  <w16cid:commentId w16cid:paraId="35973FCB" w16cid:durableId="22E28548"/>
  <w16cid:commentId w16cid:paraId="2F23567A" w16cid:durableId="22E28505"/>
  <w16cid:commentId w16cid:paraId="7DD37F81" w16cid:durableId="22A7985D"/>
  <w16cid:commentId w16cid:paraId="73221BA9" w16cid:durableId="22A7A650"/>
  <w16cid:commentId w16cid:paraId="1495209A" w16cid:durableId="22E2856C"/>
  <w16cid:commentId w16cid:paraId="0456483C" w16cid:durableId="22E285B0"/>
  <w16cid:commentId w16cid:paraId="1758BD6C" w16cid:durableId="22E28606"/>
  <w16cid:commentId w16cid:paraId="1CC46C68" w16cid:durableId="22A7985E"/>
  <w16cid:commentId w16cid:paraId="1B8D3594" w16cid:durableId="22E2864E"/>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32F47D" w14:textId="77777777" w:rsidR="005D1362" w:rsidRDefault="005D1362" w:rsidP="00CA31F6">
      <w:r>
        <w:separator/>
      </w:r>
    </w:p>
    <w:p w14:paraId="6FDA4C81" w14:textId="77777777" w:rsidR="005D1362" w:rsidRDefault="005D1362" w:rsidP="00CA31F6"/>
    <w:p w14:paraId="24B5DCB0" w14:textId="77777777" w:rsidR="005D1362" w:rsidRDefault="005D1362" w:rsidP="00CA31F6"/>
    <w:p w14:paraId="6FE00E19" w14:textId="77777777" w:rsidR="005D1362" w:rsidRDefault="005D1362" w:rsidP="00CA31F6"/>
    <w:p w14:paraId="0189BDD6" w14:textId="77777777" w:rsidR="005D1362" w:rsidRDefault="005D1362" w:rsidP="00CA31F6"/>
    <w:p w14:paraId="1C446BD3" w14:textId="77777777" w:rsidR="005D1362" w:rsidRDefault="005D1362" w:rsidP="00CA31F6"/>
    <w:p w14:paraId="07E93029" w14:textId="77777777" w:rsidR="005D1362" w:rsidRDefault="005D1362" w:rsidP="00CA31F6"/>
    <w:p w14:paraId="17E93DD8" w14:textId="77777777" w:rsidR="005D1362" w:rsidRDefault="005D1362" w:rsidP="00CA31F6"/>
    <w:p w14:paraId="69F6585A" w14:textId="77777777" w:rsidR="005D1362" w:rsidRDefault="005D1362" w:rsidP="00CA31F6"/>
    <w:p w14:paraId="2AA864D4" w14:textId="77777777" w:rsidR="005D1362" w:rsidRDefault="005D1362" w:rsidP="00CA31F6"/>
    <w:p w14:paraId="1930D902" w14:textId="77777777" w:rsidR="005D1362" w:rsidRDefault="005D1362" w:rsidP="00CA31F6"/>
    <w:p w14:paraId="0201D9DA" w14:textId="77777777" w:rsidR="005D1362" w:rsidRDefault="005D1362" w:rsidP="00CA31F6"/>
    <w:p w14:paraId="1C0F358C" w14:textId="77777777" w:rsidR="005D1362" w:rsidRDefault="005D1362" w:rsidP="00CA31F6"/>
    <w:p w14:paraId="0E85FBEE" w14:textId="77777777" w:rsidR="005D1362" w:rsidRDefault="005D1362" w:rsidP="00CA31F6"/>
    <w:p w14:paraId="451E8931" w14:textId="77777777" w:rsidR="005D1362" w:rsidRDefault="005D1362" w:rsidP="00CA31F6"/>
    <w:p w14:paraId="3F81EB53" w14:textId="77777777" w:rsidR="005D1362" w:rsidRDefault="005D1362" w:rsidP="00CA31F6"/>
    <w:p w14:paraId="762DB6C6" w14:textId="77777777" w:rsidR="005D1362" w:rsidRDefault="005D1362" w:rsidP="00CA31F6"/>
    <w:p w14:paraId="52C9D226" w14:textId="77777777" w:rsidR="005D1362" w:rsidRDefault="005D1362" w:rsidP="00CA31F6"/>
    <w:p w14:paraId="238FDE56" w14:textId="77777777" w:rsidR="005D1362" w:rsidRDefault="005D1362" w:rsidP="00CA31F6"/>
    <w:p w14:paraId="61515D9C" w14:textId="77777777" w:rsidR="005D1362" w:rsidRDefault="005D1362" w:rsidP="00CA31F6"/>
    <w:p w14:paraId="098117BF" w14:textId="77777777" w:rsidR="005D1362" w:rsidRDefault="005D1362" w:rsidP="00CA31F6"/>
    <w:p w14:paraId="3878A758" w14:textId="77777777" w:rsidR="005D1362" w:rsidRDefault="005D1362" w:rsidP="00CA31F6"/>
    <w:p w14:paraId="07B8B436" w14:textId="77777777" w:rsidR="005D1362" w:rsidRDefault="005D1362" w:rsidP="00CA31F6"/>
    <w:p w14:paraId="53E63BE8" w14:textId="77777777" w:rsidR="005D1362" w:rsidRDefault="005D1362" w:rsidP="00CA31F6"/>
    <w:p w14:paraId="42950747" w14:textId="77777777" w:rsidR="005D1362" w:rsidRDefault="005D1362" w:rsidP="00CA31F6"/>
    <w:p w14:paraId="6A44FA05" w14:textId="77777777" w:rsidR="005D1362" w:rsidRDefault="005D1362" w:rsidP="00CA31F6"/>
  </w:endnote>
  <w:endnote w:type="continuationSeparator" w:id="0">
    <w:p w14:paraId="58A34563" w14:textId="77777777" w:rsidR="005D1362" w:rsidRDefault="005D1362" w:rsidP="00CA31F6">
      <w:r>
        <w:continuationSeparator/>
      </w:r>
    </w:p>
    <w:p w14:paraId="0AA9DF61" w14:textId="77777777" w:rsidR="005D1362" w:rsidRDefault="005D1362" w:rsidP="00CA31F6"/>
    <w:p w14:paraId="31EB3BBE" w14:textId="77777777" w:rsidR="005D1362" w:rsidRDefault="005D1362" w:rsidP="00CA31F6"/>
    <w:p w14:paraId="285FC802" w14:textId="77777777" w:rsidR="005D1362" w:rsidRDefault="005D1362" w:rsidP="00CA31F6"/>
    <w:p w14:paraId="7D88C259" w14:textId="77777777" w:rsidR="005D1362" w:rsidRDefault="005D1362" w:rsidP="00CA31F6"/>
    <w:p w14:paraId="0294D76F" w14:textId="77777777" w:rsidR="005D1362" w:rsidRDefault="005D1362" w:rsidP="00CA31F6"/>
    <w:p w14:paraId="23195D9F" w14:textId="77777777" w:rsidR="005D1362" w:rsidRDefault="005D1362" w:rsidP="00CA31F6"/>
    <w:p w14:paraId="1F295B42" w14:textId="77777777" w:rsidR="005D1362" w:rsidRDefault="005D1362" w:rsidP="00CA31F6"/>
    <w:p w14:paraId="109EA9D4" w14:textId="77777777" w:rsidR="005D1362" w:rsidRDefault="005D1362" w:rsidP="00CA31F6"/>
    <w:p w14:paraId="31E5DBFE" w14:textId="77777777" w:rsidR="005D1362" w:rsidRDefault="005D1362" w:rsidP="00CA31F6"/>
    <w:p w14:paraId="5A357F08" w14:textId="77777777" w:rsidR="005D1362" w:rsidRDefault="005D1362" w:rsidP="00CA31F6"/>
    <w:p w14:paraId="515734FD" w14:textId="77777777" w:rsidR="005D1362" w:rsidRDefault="005D1362" w:rsidP="00CA31F6"/>
    <w:p w14:paraId="1998BB02" w14:textId="77777777" w:rsidR="005D1362" w:rsidRDefault="005D1362" w:rsidP="00CA31F6"/>
    <w:p w14:paraId="134B0130" w14:textId="77777777" w:rsidR="005D1362" w:rsidRDefault="005D1362" w:rsidP="00CA31F6"/>
    <w:p w14:paraId="3F795086" w14:textId="77777777" w:rsidR="005D1362" w:rsidRDefault="005D1362" w:rsidP="00CA31F6"/>
    <w:p w14:paraId="2C130676" w14:textId="77777777" w:rsidR="005D1362" w:rsidRDefault="005D1362" w:rsidP="00CA31F6"/>
    <w:p w14:paraId="70EBB847" w14:textId="77777777" w:rsidR="005D1362" w:rsidRDefault="005D1362" w:rsidP="00CA31F6"/>
    <w:p w14:paraId="1E096CB6" w14:textId="77777777" w:rsidR="005D1362" w:rsidRDefault="005D1362" w:rsidP="00CA31F6"/>
    <w:p w14:paraId="6A9C51C4" w14:textId="77777777" w:rsidR="005D1362" w:rsidRDefault="005D1362" w:rsidP="00CA31F6"/>
    <w:p w14:paraId="09F9A945" w14:textId="77777777" w:rsidR="005D1362" w:rsidRDefault="005D1362" w:rsidP="00CA31F6"/>
    <w:p w14:paraId="49DF601B" w14:textId="77777777" w:rsidR="005D1362" w:rsidRDefault="005D1362" w:rsidP="00CA31F6"/>
    <w:p w14:paraId="1976D3D0" w14:textId="77777777" w:rsidR="005D1362" w:rsidRDefault="005D1362" w:rsidP="00CA31F6"/>
    <w:p w14:paraId="7EA88A88" w14:textId="77777777" w:rsidR="005D1362" w:rsidRDefault="005D1362" w:rsidP="00CA31F6"/>
    <w:p w14:paraId="22D7778C" w14:textId="77777777" w:rsidR="005D1362" w:rsidRDefault="005D1362" w:rsidP="00CA31F6"/>
    <w:p w14:paraId="3F11FE51" w14:textId="77777777" w:rsidR="005D1362" w:rsidRDefault="005D1362" w:rsidP="00CA31F6"/>
    <w:p w14:paraId="305635B4" w14:textId="77777777" w:rsidR="005D1362" w:rsidRDefault="005D1362"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0002AFF" w:usb1="4000ACFF" w:usb2="00000001"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67E4FE" w14:textId="77777777" w:rsidR="005D1362" w:rsidRDefault="005D1362" w:rsidP="00CA31F6">
      <w:r>
        <w:separator/>
      </w:r>
    </w:p>
    <w:p w14:paraId="02C8BE57" w14:textId="77777777" w:rsidR="005D1362" w:rsidRDefault="005D1362" w:rsidP="00CA31F6"/>
    <w:p w14:paraId="6A3ACFD1" w14:textId="77777777" w:rsidR="005D1362" w:rsidRDefault="005D1362" w:rsidP="00CA31F6"/>
    <w:p w14:paraId="6D437851" w14:textId="77777777" w:rsidR="005D1362" w:rsidRDefault="005D1362" w:rsidP="00CA31F6"/>
    <w:p w14:paraId="506BA1C7" w14:textId="77777777" w:rsidR="005D1362" w:rsidRDefault="005D1362" w:rsidP="00CA31F6"/>
    <w:p w14:paraId="4C2A2DED" w14:textId="77777777" w:rsidR="005D1362" w:rsidRDefault="005D1362" w:rsidP="00CA31F6"/>
    <w:p w14:paraId="0930C6C0" w14:textId="77777777" w:rsidR="005D1362" w:rsidRDefault="005D1362" w:rsidP="00CA31F6"/>
    <w:p w14:paraId="2F456B93" w14:textId="77777777" w:rsidR="005D1362" w:rsidRDefault="005D1362" w:rsidP="00CA31F6"/>
    <w:p w14:paraId="153CA63F" w14:textId="77777777" w:rsidR="005D1362" w:rsidRDefault="005D1362" w:rsidP="00CA31F6"/>
    <w:p w14:paraId="52C26912" w14:textId="77777777" w:rsidR="005D1362" w:rsidRDefault="005D1362" w:rsidP="00CA31F6"/>
    <w:p w14:paraId="0745BB7F" w14:textId="77777777" w:rsidR="005D1362" w:rsidRDefault="005D1362" w:rsidP="00CA31F6"/>
    <w:p w14:paraId="1936B674" w14:textId="77777777" w:rsidR="005D1362" w:rsidRDefault="005D1362" w:rsidP="00CA31F6"/>
    <w:p w14:paraId="63024646" w14:textId="77777777" w:rsidR="005D1362" w:rsidRDefault="005D1362" w:rsidP="00CA31F6"/>
    <w:p w14:paraId="694EC5DE" w14:textId="77777777" w:rsidR="005D1362" w:rsidRDefault="005D1362" w:rsidP="00CA31F6"/>
    <w:p w14:paraId="0E09B8B5" w14:textId="77777777" w:rsidR="005D1362" w:rsidRDefault="005D1362" w:rsidP="00CA31F6"/>
    <w:p w14:paraId="25FFB02D" w14:textId="77777777" w:rsidR="005D1362" w:rsidRDefault="005D1362" w:rsidP="00CA31F6"/>
    <w:p w14:paraId="5D167F92" w14:textId="77777777" w:rsidR="005D1362" w:rsidRDefault="005D1362" w:rsidP="00CA31F6"/>
  </w:footnote>
  <w:footnote w:type="continuationSeparator" w:id="0">
    <w:p w14:paraId="113F5923" w14:textId="77777777" w:rsidR="005D1362" w:rsidRDefault="005D1362" w:rsidP="00CA31F6">
      <w:r>
        <w:continuationSeparator/>
      </w:r>
    </w:p>
    <w:p w14:paraId="464B5D38" w14:textId="77777777" w:rsidR="005D1362" w:rsidRDefault="005D1362" w:rsidP="00CA31F6"/>
    <w:p w14:paraId="54440E73" w14:textId="77777777" w:rsidR="005D1362" w:rsidRDefault="005D1362" w:rsidP="00CA31F6"/>
    <w:p w14:paraId="51EB3B33" w14:textId="77777777" w:rsidR="005D1362" w:rsidRDefault="005D1362" w:rsidP="00CA31F6"/>
    <w:p w14:paraId="484B032C" w14:textId="77777777" w:rsidR="005D1362" w:rsidRDefault="005D1362" w:rsidP="00CA31F6"/>
    <w:p w14:paraId="00C57B31" w14:textId="77777777" w:rsidR="005D1362" w:rsidRDefault="005D1362" w:rsidP="00CA31F6"/>
    <w:p w14:paraId="3313AFDD" w14:textId="77777777" w:rsidR="005D1362" w:rsidRDefault="005D1362" w:rsidP="00CA31F6"/>
    <w:p w14:paraId="154E7972" w14:textId="77777777" w:rsidR="005D1362" w:rsidRDefault="005D1362" w:rsidP="00CA31F6"/>
    <w:p w14:paraId="7E95C651" w14:textId="77777777" w:rsidR="005D1362" w:rsidRDefault="005D1362" w:rsidP="00CA31F6"/>
    <w:p w14:paraId="52E606F3" w14:textId="77777777" w:rsidR="005D1362" w:rsidRDefault="005D1362" w:rsidP="00CA31F6"/>
    <w:p w14:paraId="5DA581B3" w14:textId="77777777" w:rsidR="005D1362" w:rsidRDefault="005D1362" w:rsidP="00CA31F6"/>
    <w:p w14:paraId="316D9FAC" w14:textId="77777777" w:rsidR="005D1362" w:rsidRDefault="005D1362" w:rsidP="00CA31F6"/>
    <w:p w14:paraId="559355AF" w14:textId="77777777" w:rsidR="005D1362" w:rsidRDefault="005D1362" w:rsidP="00CA31F6"/>
    <w:p w14:paraId="104B105D" w14:textId="77777777" w:rsidR="005D1362" w:rsidRDefault="005D1362" w:rsidP="00CA31F6"/>
    <w:p w14:paraId="2ABF87F1" w14:textId="77777777" w:rsidR="005D1362" w:rsidRDefault="005D1362" w:rsidP="00CA31F6"/>
    <w:p w14:paraId="10CEFF52" w14:textId="77777777" w:rsidR="005D1362" w:rsidRDefault="005D1362" w:rsidP="00CA31F6"/>
    <w:p w14:paraId="7025AD4D" w14:textId="77777777" w:rsidR="005D1362" w:rsidRDefault="005D1362" w:rsidP="00CA31F6"/>
    <w:p w14:paraId="70764BDF" w14:textId="77777777" w:rsidR="005D1362" w:rsidRDefault="005D1362" w:rsidP="00CA31F6"/>
    <w:p w14:paraId="05498F3E" w14:textId="77777777" w:rsidR="005D1362" w:rsidRDefault="005D1362" w:rsidP="00CA31F6"/>
    <w:p w14:paraId="72090048" w14:textId="77777777" w:rsidR="005D1362" w:rsidRDefault="005D1362" w:rsidP="00CA31F6"/>
    <w:p w14:paraId="5E5CC44A" w14:textId="77777777" w:rsidR="005D1362" w:rsidRDefault="005D1362" w:rsidP="00CA31F6"/>
    <w:p w14:paraId="27E327B9" w14:textId="77777777" w:rsidR="005D1362" w:rsidRDefault="005D1362" w:rsidP="00CA31F6"/>
    <w:p w14:paraId="507799B5" w14:textId="77777777" w:rsidR="005D1362" w:rsidRDefault="005D1362" w:rsidP="00CA31F6"/>
    <w:p w14:paraId="175082C2" w14:textId="77777777" w:rsidR="005D1362" w:rsidRDefault="005D1362" w:rsidP="00CA31F6"/>
    <w:p w14:paraId="06B50354" w14:textId="77777777" w:rsidR="005D1362" w:rsidRDefault="005D1362" w:rsidP="00CA31F6"/>
    <w:p w14:paraId="694D5F7E" w14:textId="77777777" w:rsidR="005D1362" w:rsidRDefault="005D1362"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6E3248" w:rsidRDefault="006E3248" w:rsidP="00CA31F6">
    <w:r>
      <w:fldChar w:fldCharType="begin"/>
    </w:r>
    <w:r>
      <w:instrText xml:space="preserve">PAGE  </w:instrText>
    </w:r>
    <w:r>
      <w:fldChar w:fldCharType="separate"/>
    </w:r>
    <w:r>
      <w:rPr>
        <w:noProof/>
      </w:rPr>
      <w:t>24</w:t>
    </w:r>
    <w:r>
      <w:fldChar w:fldCharType="end"/>
    </w:r>
  </w:p>
  <w:p w14:paraId="3D42A6EB" w14:textId="77777777" w:rsidR="006E3248" w:rsidRDefault="006E3248"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6E3248" w:rsidRDefault="006E3248"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6E3248" w:rsidRDefault="006E3248"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6E3248" w:rsidRDefault="006E3248"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6E3248" w:rsidRDefault="006E3248"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3"/>
  </w:num>
  <w:num w:numId="7">
    <w:abstractNumId w:val="10"/>
  </w:num>
  <w:num w:numId="8">
    <w:abstractNumId w:val="4"/>
  </w:num>
  <w:num w:numId="9">
    <w:abstractNumId w:val="11"/>
  </w:num>
  <w:num w:numId="10">
    <w:abstractNumId w:val="3"/>
  </w:num>
  <w:num w:numId="11">
    <w:abstractNumId w:val="1"/>
  </w:num>
  <w:num w:numId="12">
    <w:abstractNumId w:val="6"/>
  </w:num>
  <w:num w:numId="13">
    <w:abstractNumId w:val="0"/>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A7"/>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30CD"/>
    <w:rsid w:val="000A30D1"/>
    <w:rsid w:val="000A31CF"/>
    <w:rsid w:val="000A3561"/>
    <w:rsid w:val="000A3B00"/>
    <w:rsid w:val="000A3E16"/>
    <w:rsid w:val="000A5B1B"/>
    <w:rsid w:val="000A6503"/>
    <w:rsid w:val="000B0FEF"/>
    <w:rsid w:val="000B1589"/>
    <w:rsid w:val="000B2D0D"/>
    <w:rsid w:val="000B43F3"/>
    <w:rsid w:val="000B7BD9"/>
    <w:rsid w:val="000B7EF7"/>
    <w:rsid w:val="000C049F"/>
    <w:rsid w:val="000C2C66"/>
    <w:rsid w:val="000C396C"/>
    <w:rsid w:val="000C3B63"/>
    <w:rsid w:val="000C4C09"/>
    <w:rsid w:val="000C619D"/>
    <w:rsid w:val="000D1CE9"/>
    <w:rsid w:val="000D1F97"/>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471A"/>
    <w:rsid w:val="001153A0"/>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44BA"/>
    <w:rsid w:val="00164F6E"/>
    <w:rsid w:val="00166CB7"/>
    <w:rsid w:val="00171833"/>
    <w:rsid w:val="0017385D"/>
    <w:rsid w:val="0017416A"/>
    <w:rsid w:val="00175C82"/>
    <w:rsid w:val="00176C47"/>
    <w:rsid w:val="00176F31"/>
    <w:rsid w:val="0017712E"/>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B28A3"/>
    <w:rsid w:val="001B2E39"/>
    <w:rsid w:val="001B337E"/>
    <w:rsid w:val="001B3EC7"/>
    <w:rsid w:val="001B448D"/>
    <w:rsid w:val="001B6003"/>
    <w:rsid w:val="001B6AE9"/>
    <w:rsid w:val="001B7173"/>
    <w:rsid w:val="001C1637"/>
    <w:rsid w:val="001C3942"/>
    <w:rsid w:val="001C3AF8"/>
    <w:rsid w:val="001C3DD0"/>
    <w:rsid w:val="001C4201"/>
    <w:rsid w:val="001C42A9"/>
    <w:rsid w:val="001C4ED6"/>
    <w:rsid w:val="001C6C9A"/>
    <w:rsid w:val="001C7714"/>
    <w:rsid w:val="001D1B89"/>
    <w:rsid w:val="001D2070"/>
    <w:rsid w:val="001D208F"/>
    <w:rsid w:val="001D264D"/>
    <w:rsid w:val="001D2E17"/>
    <w:rsid w:val="001D4368"/>
    <w:rsid w:val="001D5A80"/>
    <w:rsid w:val="001D6C1B"/>
    <w:rsid w:val="001E0A1A"/>
    <w:rsid w:val="001E0CB9"/>
    <w:rsid w:val="001E10C6"/>
    <w:rsid w:val="001E1112"/>
    <w:rsid w:val="001E1F73"/>
    <w:rsid w:val="001E4C01"/>
    <w:rsid w:val="001E4C5D"/>
    <w:rsid w:val="001E5816"/>
    <w:rsid w:val="001E5D2C"/>
    <w:rsid w:val="001E7362"/>
    <w:rsid w:val="001F075D"/>
    <w:rsid w:val="001F1365"/>
    <w:rsid w:val="001F1A54"/>
    <w:rsid w:val="001F2A84"/>
    <w:rsid w:val="001F3B1C"/>
    <w:rsid w:val="001F3F3B"/>
    <w:rsid w:val="001F45AA"/>
    <w:rsid w:val="001F461A"/>
    <w:rsid w:val="001F4C77"/>
    <w:rsid w:val="001F52F1"/>
    <w:rsid w:val="001F5A21"/>
    <w:rsid w:val="001F7041"/>
    <w:rsid w:val="001F713F"/>
    <w:rsid w:val="0020033C"/>
    <w:rsid w:val="00200B8F"/>
    <w:rsid w:val="00201E61"/>
    <w:rsid w:val="0020708D"/>
    <w:rsid w:val="002074FA"/>
    <w:rsid w:val="00211AFB"/>
    <w:rsid w:val="00211D6D"/>
    <w:rsid w:val="00213380"/>
    <w:rsid w:val="0021438F"/>
    <w:rsid w:val="00214395"/>
    <w:rsid w:val="002155B6"/>
    <w:rsid w:val="00215D62"/>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E2E"/>
    <w:rsid w:val="00272F79"/>
    <w:rsid w:val="002736FC"/>
    <w:rsid w:val="00275D20"/>
    <w:rsid w:val="0028169A"/>
    <w:rsid w:val="00281F2A"/>
    <w:rsid w:val="0028296A"/>
    <w:rsid w:val="00285410"/>
    <w:rsid w:val="002858E3"/>
    <w:rsid w:val="00285BCB"/>
    <w:rsid w:val="0028654B"/>
    <w:rsid w:val="00286CCA"/>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F80"/>
    <w:rsid w:val="002A59B1"/>
    <w:rsid w:val="002A72DA"/>
    <w:rsid w:val="002B021F"/>
    <w:rsid w:val="002B2A8B"/>
    <w:rsid w:val="002B3257"/>
    <w:rsid w:val="002B3315"/>
    <w:rsid w:val="002B6979"/>
    <w:rsid w:val="002B6B6F"/>
    <w:rsid w:val="002B6F65"/>
    <w:rsid w:val="002C0684"/>
    <w:rsid w:val="002C28DF"/>
    <w:rsid w:val="002C2ED8"/>
    <w:rsid w:val="002C3AC3"/>
    <w:rsid w:val="002C5ED2"/>
    <w:rsid w:val="002C69FA"/>
    <w:rsid w:val="002D0D3C"/>
    <w:rsid w:val="002D0E01"/>
    <w:rsid w:val="002D2ACF"/>
    <w:rsid w:val="002D33DD"/>
    <w:rsid w:val="002D3500"/>
    <w:rsid w:val="002D4647"/>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320C"/>
    <w:rsid w:val="003054DB"/>
    <w:rsid w:val="00306360"/>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E20"/>
    <w:rsid w:val="003428BA"/>
    <w:rsid w:val="00342AAD"/>
    <w:rsid w:val="003437DF"/>
    <w:rsid w:val="00343FE4"/>
    <w:rsid w:val="00344796"/>
    <w:rsid w:val="00345147"/>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4FEB"/>
    <w:rsid w:val="0039573D"/>
    <w:rsid w:val="00396243"/>
    <w:rsid w:val="00396453"/>
    <w:rsid w:val="003975B9"/>
    <w:rsid w:val="003A136C"/>
    <w:rsid w:val="003A233C"/>
    <w:rsid w:val="003A2A21"/>
    <w:rsid w:val="003A3BB6"/>
    <w:rsid w:val="003A56BB"/>
    <w:rsid w:val="003A5B9F"/>
    <w:rsid w:val="003A615F"/>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3087"/>
    <w:rsid w:val="003C36AB"/>
    <w:rsid w:val="003C410D"/>
    <w:rsid w:val="003C49D3"/>
    <w:rsid w:val="003C4ACB"/>
    <w:rsid w:val="003C5738"/>
    <w:rsid w:val="003C5B9A"/>
    <w:rsid w:val="003C6629"/>
    <w:rsid w:val="003D0225"/>
    <w:rsid w:val="003D07A4"/>
    <w:rsid w:val="003D1716"/>
    <w:rsid w:val="003D3A2A"/>
    <w:rsid w:val="003D3EE2"/>
    <w:rsid w:val="003D45F6"/>
    <w:rsid w:val="003D4992"/>
    <w:rsid w:val="003D50AF"/>
    <w:rsid w:val="003D53D0"/>
    <w:rsid w:val="003D5985"/>
    <w:rsid w:val="003D5E2C"/>
    <w:rsid w:val="003D661C"/>
    <w:rsid w:val="003E01C9"/>
    <w:rsid w:val="003E276D"/>
    <w:rsid w:val="003E2D3F"/>
    <w:rsid w:val="003E3DF9"/>
    <w:rsid w:val="003E6969"/>
    <w:rsid w:val="003E6BD2"/>
    <w:rsid w:val="003E7D1F"/>
    <w:rsid w:val="003F1DA1"/>
    <w:rsid w:val="003F25FB"/>
    <w:rsid w:val="003F2926"/>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5500"/>
    <w:rsid w:val="00416593"/>
    <w:rsid w:val="00416766"/>
    <w:rsid w:val="00417CDC"/>
    <w:rsid w:val="00420799"/>
    <w:rsid w:val="00420B24"/>
    <w:rsid w:val="00422668"/>
    <w:rsid w:val="004237FA"/>
    <w:rsid w:val="00423AB6"/>
    <w:rsid w:val="004263E0"/>
    <w:rsid w:val="00426FA3"/>
    <w:rsid w:val="00427ACF"/>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0190"/>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32B1"/>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90"/>
    <w:rsid w:val="004B0788"/>
    <w:rsid w:val="004B0855"/>
    <w:rsid w:val="004B1015"/>
    <w:rsid w:val="004B10AD"/>
    <w:rsid w:val="004B1435"/>
    <w:rsid w:val="004B21BF"/>
    <w:rsid w:val="004B4715"/>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13C3"/>
    <w:rsid w:val="004E2186"/>
    <w:rsid w:val="004E2617"/>
    <w:rsid w:val="004E28B1"/>
    <w:rsid w:val="004E2D96"/>
    <w:rsid w:val="004E3BB4"/>
    <w:rsid w:val="004E536D"/>
    <w:rsid w:val="004E5936"/>
    <w:rsid w:val="004E6377"/>
    <w:rsid w:val="004E75AE"/>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7C49"/>
    <w:rsid w:val="004F7E92"/>
    <w:rsid w:val="00500D44"/>
    <w:rsid w:val="00500E06"/>
    <w:rsid w:val="0050196A"/>
    <w:rsid w:val="00502915"/>
    <w:rsid w:val="00505BB9"/>
    <w:rsid w:val="0050725B"/>
    <w:rsid w:val="00510741"/>
    <w:rsid w:val="00511080"/>
    <w:rsid w:val="0051111E"/>
    <w:rsid w:val="005116EE"/>
    <w:rsid w:val="005128F2"/>
    <w:rsid w:val="00512D8C"/>
    <w:rsid w:val="00512F4C"/>
    <w:rsid w:val="00514193"/>
    <w:rsid w:val="005142DB"/>
    <w:rsid w:val="00514A8A"/>
    <w:rsid w:val="0051636D"/>
    <w:rsid w:val="00516791"/>
    <w:rsid w:val="00516903"/>
    <w:rsid w:val="0052001A"/>
    <w:rsid w:val="00520E12"/>
    <w:rsid w:val="005219AA"/>
    <w:rsid w:val="005229A2"/>
    <w:rsid w:val="005229A4"/>
    <w:rsid w:val="00522AE7"/>
    <w:rsid w:val="005238DB"/>
    <w:rsid w:val="0052514E"/>
    <w:rsid w:val="00527A15"/>
    <w:rsid w:val="0053040E"/>
    <w:rsid w:val="00530530"/>
    <w:rsid w:val="00530DD8"/>
    <w:rsid w:val="00530FB9"/>
    <w:rsid w:val="00531803"/>
    <w:rsid w:val="00532077"/>
    <w:rsid w:val="00533066"/>
    <w:rsid w:val="00533B3C"/>
    <w:rsid w:val="00535551"/>
    <w:rsid w:val="005408BE"/>
    <w:rsid w:val="00541256"/>
    <w:rsid w:val="0054209C"/>
    <w:rsid w:val="005424C2"/>
    <w:rsid w:val="00542BF8"/>
    <w:rsid w:val="00543968"/>
    <w:rsid w:val="005460EE"/>
    <w:rsid w:val="00547510"/>
    <w:rsid w:val="005479E6"/>
    <w:rsid w:val="00550292"/>
    <w:rsid w:val="005503B7"/>
    <w:rsid w:val="00551311"/>
    <w:rsid w:val="00551352"/>
    <w:rsid w:val="00552E1D"/>
    <w:rsid w:val="0055367A"/>
    <w:rsid w:val="00553726"/>
    <w:rsid w:val="00553FFB"/>
    <w:rsid w:val="0055567D"/>
    <w:rsid w:val="0055608C"/>
    <w:rsid w:val="00556B66"/>
    <w:rsid w:val="00557A04"/>
    <w:rsid w:val="005610E7"/>
    <w:rsid w:val="005614A6"/>
    <w:rsid w:val="00561559"/>
    <w:rsid w:val="00562880"/>
    <w:rsid w:val="00562CC6"/>
    <w:rsid w:val="00562FA8"/>
    <w:rsid w:val="00563286"/>
    <w:rsid w:val="005643A7"/>
    <w:rsid w:val="005661E6"/>
    <w:rsid w:val="00567A14"/>
    <w:rsid w:val="00567F63"/>
    <w:rsid w:val="00571016"/>
    <w:rsid w:val="00571F6E"/>
    <w:rsid w:val="00572A54"/>
    <w:rsid w:val="00575552"/>
    <w:rsid w:val="00575907"/>
    <w:rsid w:val="00575B6F"/>
    <w:rsid w:val="00576788"/>
    <w:rsid w:val="00576FC7"/>
    <w:rsid w:val="00577C81"/>
    <w:rsid w:val="0058348C"/>
    <w:rsid w:val="005845F3"/>
    <w:rsid w:val="0058486F"/>
    <w:rsid w:val="00584E18"/>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3FEA"/>
    <w:rsid w:val="005A4548"/>
    <w:rsid w:val="005A4956"/>
    <w:rsid w:val="005A5977"/>
    <w:rsid w:val="005A74E7"/>
    <w:rsid w:val="005A7BCA"/>
    <w:rsid w:val="005B073C"/>
    <w:rsid w:val="005B39DC"/>
    <w:rsid w:val="005B3A99"/>
    <w:rsid w:val="005B4D96"/>
    <w:rsid w:val="005B53F2"/>
    <w:rsid w:val="005B61E3"/>
    <w:rsid w:val="005B7330"/>
    <w:rsid w:val="005B7378"/>
    <w:rsid w:val="005B79CC"/>
    <w:rsid w:val="005C1336"/>
    <w:rsid w:val="005C143B"/>
    <w:rsid w:val="005C22AE"/>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4B7"/>
    <w:rsid w:val="005E0D3E"/>
    <w:rsid w:val="005E1B5B"/>
    <w:rsid w:val="005E209D"/>
    <w:rsid w:val="005E2318"/>
    <w:rsid w:val="005E5F15"/>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5DDA"/>
    <w:rsid w:val="00626320"/>
    <w:rsid w:val="00626AD5"/>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5E16"/>
    <w:rsid w:val="00697052"/>
    <w:rsid w:val="006972EE"/>
    <w:rsid w:val="00697FEE"/>
    <w:rsid w:val="006A046D"/>
    <w:rsid w:val="006A09D0"/>
    <w:rsid w:val="006A14FF"/>
    <w:rsid w:val="006A1A40"/>
    <w:rsid w:val="006A1C24"/>
    <w:rsid w:val="006A207D"/>
    <w:rsid w:val="006A2B7F"/>
    <w:rsid w:val="006A34B2"/>
    <w:rsid w:val="006A5C6E"/>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5255"/>
    <w:rsid w:val="006E7394"/>
    <w:rsid w:val="006E7D8D"/>
    <w:rsid w:val="006F06CA"/>
    <w:rsid w:val="006F2D29"/>
    <w:rsid w:val="006F3A5A"/>
    <w:rsid w:val="006F4861"/>
    <w:rsid w:val="006F4F2D"/>
    <w:rsid w:val="006F5E09"/>
    <w:rsid w:val="006F6060"/>
    <w:rsid w:val="006F7C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739E"/>
    <w:rsid w:val="007176B1"/>
    <w:rsid w:val="0072031F"/>
    <w:rsid w:val="00720ABD"/>
    <w:rsid w:val="00721EAC"/>
    <w:rsid w:val="007220F8"/>
    <w:rsid w:val="00722AD1"/>
    <w:rsid w:val="00722B09"/>
    <w:rsid w:val="00722E4E"/>
    <w:rsid w:val="00723E1A"/>
    <w:rsid w:val="007242D1"/>
    <w:rsid w:val="007253CE"/>
    <w:rsid w:val="0072555C"/>
    <w:rsid w:val="00726572"/>
    <w:rsid w:val="007270CB"/>
    <w:rsid w:val="007276E0"/>
    <w:rsid w:val="00727A80"/>
    <w:rsid w:val="00727B26"/>
    <w:rsid w:val="00727BAA"/>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A04"/>
    <w:rsid w:val="0077460B"/>
    <w:rsid w:val="00774680"/>
    <w:rsid w:val="00775D90"/>
    <w:rsid w:val="007778F1"/>
    <w:rsid w:val="00777D5E"/>
    <w:rsid w:val="00777E32"/>
    <w:rsid w:val="007815D6"/>
    <w:rsid w:val="007818D1"/>
    <w:rsid w:val="00782227"/>
    <w:rsid w:val="00783075"/>
    <w:rsid w:val="00785205"/>
    <w:rsid w:val="007858EB"/>
    <w:rsid w:val="007869CC"/>
    <w:rsid w:val="00786D8A"/>
    <w:rsid w:val="007876E0"/>
    <w:rsid w:val="007878C5"/>
    <w:rsid w:val="00787AEE"/>
    <w:rsid w:val="007901B6"/>
    <w:rsid w:val="007906CB"/>
    <w:rsid w:val="00790AD5"/>
    <w:rsid w:val="00794C77"/>
    <w:rsid w:val="0079704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EA7"/>
    <w:rsid w:val="007C4305"/>
    <w:rsid w:val="007C4395"/>
    <w:rsid w:val="007C48E1"/>
    <w:rsid w:val="007C54E1"/>
    <w:rsid w:val="007C599F"/>
    <w:rsid w:val="007C62DC"/>
    <w:rsid w:val="007C6A4B"/>
    <w:rsid w:val="007C70D2"/>
    <w:rsid w:val="007C71CF"/>
    <w:rsid w:val="007C720D"/>
    <w:rsid w:val="007D1C54"/>
    <w:rsid w:val="007D34A5"/>
    <w:rsid w:val="007D49DC"/>
    <w:rsid w:val="007D5138"/>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482E"/>
    <w:rsid w:val="00854FBA"/>
    <w:rsid w:val="0085540B"/>
    <w:rsid w:val="008568F7"/>
    <w:rsid w:val="008575BA"/>
    <w:rsid w:val="008577C2"/>
    <w:rsid w:val="00860586"/>
    <w:rsid w:val="008607F8"/>
    <w:rsid w:val="008615C7"/>
    <w:rsid w:val="00862324"/>
    <w:rsid w:val="008628F6"/>
    <w:rsid w:val="00863250"/>
    <w:rsid w:val="00863A33"/>
    <w:rsid w:val="00864373"/>
    <w:rsid w:val="008647B7"/>
    <w:rsid w:val="00865A71"/>
    <w:rsid w:val="008674DC"/>
    <w:rsid w:val="0086793C"/>
    <w:rsid w:val="00867A2F"/>
    <w:rsid w:val="0087013D"/>
    <w:rsid w:val="00870D6F"/>
    <w:rsid w:val="008720F9"/>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73BD"/>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1661"/>
    <w:rsid w:val="008E27B6"/>
    <w:rsid w:val="008E2997"/>
    <w:rsid w:val="008E31B6"/>
    <w:rsid w:val="008E3AAF"/>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E83"/>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1DE8"/>
    <w:rsid w:val="00942A3B"/>
    <w:rsid w:val="0094466A"/>
    <w:rsid w:val="00944677"/>
    <w:rsid w:val="00946FD3"/>
    <w:rsid w:val="00947D5D"/>
    <w:rsid w:val="009516DA"/>
    <w:rsid w:val="009518DB"/>
    <w:rsid w:val="0095228D"/>
    <w:rsid w:val="00953828"/>
    <w:rsid w:val="00953B28"/>
    <w:rsid w:val="00953CD3"/>
    <w:rsid w:val="00954D27"/>
    <w:rsid w:val="00957ADA"/>
    <w:rsid w:val="00957DDB"/>
    <w:rsid w:val="00961460"/>
    <w:rsid w:val="00961B32"/>
    <w:rsid w:val="0096326E"/>
    <w:rsid w:val="009634F0"/>
    <w:rsid w:val="00963EBC"/>
    <w:rsid w:val="00964253"/>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734"/>
    <w:rsid w:val="00984804"/>
    <w:rsid w:val="0098644C"/>
    <w:rsid w:val="00987D76"/>
    <w:rsid w:val="00990142"/>
    <w:rsid w:val="00992898"/>
    <w:rsid w:val="009933CD"/>
    <w:rsid w:val="00993A5D"/>
    <w:rsid w:val="009952AB"/>
    <w:rsid w:val="00995886"/>
    <w:rsid w:val="00996911"/>
    <w:rsid w:val="009972B4"/>
    <w:rsid w:val="00997F97"/>
    <w:rsid w:val="009A219E"/>
    <w:rsid w:val="009A2812"/>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94E"/>
    <w:rsid w:val="009C4DAA"/>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49AB"/>
    <w:rsid w:val="00A152EE"/>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27D9"/>
    <w:rsid w:val="00A6577E"/>
    <w:rsid w:val="00A67440"/>
    <w:rsid w:val="00A71AED"/>
    <w:rsid w:val="00A72DCA"/>
    <w:rsid w:val="00A7308A"/>
    <w:rsid w:val="00A73F81"/>
    <w:rsid w:val="00A74DCD"/>
    <w:rsid w:val="00A76368"/>
    <w:rsid w:val="00A770A1"/>
    <w:rsid w:val="00A823A7"/>
    <w:rsid w:val="00A8362C"/>
    <w:rsid w:val="00A850AA"/>
    <w:rsid w:val="00A853C4"/>
    <w:rsid w:val="00A87297"/>
    <w:rsid w:val="00A8737B"/>
    <w:rsid w:val="00A907C5"/>
    <w:rsid w:val="00A92768"/>
    <w:rsid w:val="00A92933"/>
    <w:rsid w:val="00A94DE1"/>
    <w:rsid w:val="00A94E3C"/>
    <w:rsid w:val="00A955F9"/>
    <w:rsid w:val="00A95940"/>
    <w:rsid w:val="00A96688"/>
    <w:rsid w:val="00A9704B"/>
    <w:rsid w:val="00A97104"/>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C13AD"/>
    <w:rsid w:val="00AC269A"/>
    <w:rsid w:val="00AC2B6F"/>
    <w:rsid w:val="00AC374F"/>
    <w:rsid w:val="00AC3883"/>
    <w:rsid w:val="00AC4590"/>
    <w:rsid w:val="00AC4F44"/>
    <w:rsid w:val="00AC5353"/>
    <w:rsid w:val="00AC5E67"/>
    <w:rsid w:val="00AD0675"/>
    <w:rsid w:val="00AD0D94"/>
    <w:rsid w:val="00AD4C42"/>
    <w:rsid w:val="00AD5487"/>
    <w:rsid w:val="00AD5FA7"/>
    <w:rsid w:val="00AE083B"/>
    <w:rsid w:val="00AE2131"/>
    <w:rsid w:val="00AE34C4"/>
    <w:rsid w:val="00AE631B"/>
    <w:rsid w:val="00AE6B7A"/>
    <w:rsid w:val="00AE75FE"/>
    <w:rsid w:val="00AE7F04"/>
    <w:rsid w:val="00AF0AF8"/>
    <w:rsid w:val="00AF1DF6"/>
    <w:rsid w:val="00AF284A"/>
    <w:rsid w:val="00AF38C8"/>
    <w:rsid w:val="00AF564F"/>
    <w:rsid w:val="00AF76F7"/>
    <w:rsid w:val="00AF789C"/>
    <w:rsid w:val="00B00090"/>
    <w:rsid w:val="00B0079B"/>
    <w:rsid w:val="00B021FD"/>
    <w:rsid w:val="00B031DB"/>
    <w:rsid w:val="00B043C6"/>
    <w:rsid w:val="00B06096"/>
    <w:rsid w:val="00B0690B"/>
    <w:rsid w:val="00B06B5C"/>
    <w:rsid w:val="00B07096"/>
    <w:rsid w:val="00B072FC"/>
    <w:rsid w:val="00B07C83"/>
    <w:rsid w:val="00B12459"/>
    <w:rsid w:val="00B14EDD"/>
    <w:rsid w:val="00B15B79"/>
    <w:rsid w:val="00B1611C"/>
    <w:rsid w:val="00B16CAE"/>
    <w:rsid w:val="00B170DC"/>
    <w:rsid w:val="00B17C20"/>
    <w:rsid w:val="00B234FD"/>
    <w:rsid w:val="00B24DA9"/>
    <w:rsid w:val="00B250CC"/>
    <w:rsid w:val="00B26D2D"/>
    <w:rsid w:val="00B2728C"/>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674"/>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44E4"/>
    <w:rsid w:val="00BB49FD"/>
    <w:rsid w:val="00BB5FC0"/>
    <w:rsid w:val="00BB6297"/>
    <w:rsid w:val="00BC02F3"/>
    <w:rsid w:val="00BC05C1"/>
    <w:rsid w:val="00BC0A63"/>
    <w:rsid w:val="00BC4E31"/>
    <w:rsid w:val="00BC6207"/>
    <w:rsid w:val="00BC6601"/>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E00"/>
    <w:rsid w:val="00BE3559"/>
    <w:rsid w:val="00BE4034"/>
    <w:rsid w:val="00BE64A0"/>
    <w:rsid w:val="00BE6F31"/>
    <w:rsid w:val="00BF04F1"/>
    <w:rsid w:val="00BF3315"/>
    <w:rsid w:val="00BF50F5"/>
    <w:rsid w:val="00BF6C6D"/>
    <w:rsid w:val="00BF7DE7"/>
    <w:rsid w:val="00C00AE5"/>
    <w:rsid w:val="00C00FB1"/>
    <w:rsid w:val="00C01F09"/>
    <w:rsid w:val="00C069F9"/>
    <w:rsid w:val="00C10055"/>
    <w:rsid w:val="00C117EB"/>
    <w:rsid w:val="00C11B36"/>
    <w:rsid w:val="00C11BAD"/>
    <w:rsid w:val="00C130E6"/>
    <w:rsid w:val="00C13E36"/>
    <w:rsid w:val="00C1455B"/>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28F"/>
    <w:rsid w:val="00C302A1"/>
    <w:rsid w:val="00C31783"/>
    <w:rsid w:val="00C33637"/>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7D0"/>
    <w:rsid w:val="00C53548"/>
    <w:rsid w:val="00C536D7"/>
    <w:rsid w:val="00C53AC5"/>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A06A8"/>
    <w:rsid w:val="00CA076D"/>
    <w:rsid w:val="00CA0DDE"/>
    <w:rsid w:val="00CA1192"/>
    <w:rsid w:val="00CA16F3"/>
    <w:rsid w:val="00CA1B51"/>
    <w:rsid w:val="00CA31F6"/>
    <w:rsid w:val="00CA34E8"/>
    <w:rsid w:val="00CA36B6"/>
    <w:rsid w:val="00CA77E5"/>
    <w:rsid w:val="00CB1044"/>
    <w:rsid w:val="00CB253C"/>
    <w:rsid w:val="00CB31CD"/>
    <w:rsid w:val="00CB3C7F"/>
    <w:rsid w:val="00CB3CF6"/>
    <w:rsid w:val="00CB3F00"/>
    <w:rsid w:val="00CB5375"/>
    <w:rsid w:val="00CB7746"/>
    <w:rsid w:val="00CC070D"/>
    <w:rsid w:val="00CC0CCF"/>
    <w:rsid w:val="00CC0DEC"/>
    <w:rsid w:val="00CC0FE8"/>
    <w:rsid w:val="00CC1095"/>
    <w:rsid w:val="00CC1249"/>
    <w:rsid w:val="00CC198D"/>
    <w:rsid w:val="00CC1EEA"/>
    <w:rsid w:val="00CC22F6"/>
    <w:rsid w:val="00CC24CC"/>
    <w:rsid w:val="00CC2E48"/>
    <w:rsid w:val="00CC3BF9"/>
    <w:rsid w:val="00CC446C"/>
    <w:rsid w:val="00CC5596"/>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12BFA"/>
    <w:rsid w:val="00D13253"/>
    <w:rsid w:val="00D1336C"/>
    <w:rsid w:val="00D1788F"/>
    <w:rsid w:val="00D17DE2"/>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8D9"/>
    <w:rsid w:val="00D3691D"/>
    <w:rsid w:val="00D36E46"/>
    <w:rsid w:val="00D37417"/>
    <w:rsid w:val="00D375F7"/>
    <w:rsid w:val="00D40C23"/>
    <w:rsid w:val="00D4263B"/>
    <w:rsid w:val="00D42FBA"/>
    <w:rsid w:val="00D4360A"/>
    <w:rsid w:val="00D4515C"/>
    <w:rsid w:val="00D46084"/>
    <w:rsid w:val="00D471E6"/>
    <w:rsid w:val="00D500DD"/>
    <w:rsid w:val="00D50112"/>
    <w:rsid w:val="00D504D7"/>
    <w:rsid w:val="00D50931"/>
    <w:rsid w:val="00D530D8"/>
    <w:rsid w:val="00D54D83"/>
    <w:rsid w:val="00D553A0"/>
    <w:rsid w:val="00D55DBD"/>
    <w:rsid w:val="00D56A6A"/>
    <w:rsid w:val="00D57D84"/>
    <w:rsid w:val="00D627FD"/>
    <w:rsid w:val="00D655C6"/>
    <w:rsid w:val="00D65876"/>
    <w:rsid w:val="00D67B76"/>
    <w:rsid w:val="00D7007E"/>
    <w:rsid w:val="00D71585"/>
    <w:rsid w:val="00D7282B"/>
    <w:rsid w:val="00D735AB"/>
    <w:rsid w:val="00D75D0F"/>
    <w:rsid w:val="00D76643"/>
    <w:rsid w:val="00D7671F"/>
    <w:rsid w:val="00D76AAD"/>
    <w:rsid w:val="00D779C5"/>
    <w:rsid w:val="00D802E3"/>
    <w:rsid w:val="00D80300"/>
    <w:rsid w:val="00D80A53"/>
    <w:rsid w:val="00D816C8"/>
    <w:rsid w:val="00D82FC9"/>
    <w:rsid w:val="00D8598A"/>
    <w:rsid w:val="00D859A3"/>
    <w:rsid w:val="00D86FFA"/>
    <w:rsid w:val="00D87F0C"/>
    <w:rsid w:val="00D902DF"/>
    <w:rsid w:val="00D90AE8"/>
    <w:rsid w:val="00D91121"/>
    <w:rsid w:val="00D9143D"/>
    <w:rsid w:val="00D91CAE"/>
    <w:rsid w:val="00D93765"/>
    <w:rsid w:val="00D942ED"/>
    <w:rsid w:val="00D94609"/>
    <w:rsid w:val="00D957A1"/>
    <w:rsid w:val="00D961E8"/>
    <w:rsid w:val="00D97125"/>
    <w:rsid w:val="00D9785C"/>
    <w:rsid w:val="00DA05B5"/>
    <w:rsid w:val="00DA05F7"/>
    <w:rsid w:val="00DA0BE1"/>
    <w:rsid w:val="00DA0CBF"/>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0B4C"/>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49D"/>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47C29"/>
    <w:rsid w:val="00E5001A"/>
    <w:rsid w:val="00E50F49"/>
    <w:rsid w:val="00E51360"/>
    <w:rsid w:val="00E520D3"/>
    <w:rsid w:val="00E525A7"/>
    <w:rsid w:val="00E52DB0"/>
    <w:rsid w:val="00E54383"/>
    <w:rsid w:val="00E54D63"/>
    <w:rsid w:val="00E54DB7"/>
    <w:rsid w:val="00E56F48"/>
    <w:rsid w:val="00E57227"/>
    <w:rsid w:val="00E57FEE"/>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20AE"/>
    <w:rsid w:val="00EA2B72"/>
    <w:rsid w:val="00EA516A"/>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D067A"/>
    <w:rsid w:val="00ED094B"/>
    <w:rsid w:val="00ED1D77"/>
    <w:rsid w:val="00ED4C20"/>
    <w:rsid w:val="00ED4DA3"/>
    <w:rsid w:val="00ED5AA1"/>
    <w:rsid w:val="00ED5C24"/>
    <w:rsid w:val="00ED665B"/>
    <w:rsid w:val="00ED710B"/>
    <w:rsid w:val="00ED7216"/>
    <w:rsid w:val="00EE04F4"/>
    <w:rsid w:val="00EE145E"/>
    <w:rsid w:val="00EE147E"/>
    <w:rsid w:val="00EE2977"/>
    <w:rsid w:val="00EE3288"/>
    <w:rsid w:val="00EE330A"/>
    <w:rsid w:val="00EE37DA"/>
    <w:rsid w:val="00EE5AC3"/>
    <w:rsid w:val="00EF0264"/>
    <w:rsid w:val="00EF02AB"/>
    <w:rsid w:val="00EF0791"/>
    <w:rsid w:val="00EF1BFD"/>
    <w:rsid w:val="00EF1EAD"/>
    <w:rsid w:val="00EF23A5"/>
    <w:rsid w:val="00EF2967"/>
    <w:rsid w:val="00EF52EA"/>
    <w:rsid w:val="00EF5E36"/>
    <w:rsid w:val="00EF61EA"/>
    <w:rsid w:val="00EF69FF"/>
    <w:rsid w:val="00EF6D5B"/>
    <w:rsid w:val="00EF770C"/>
    <w:rsid w:val="00F01269"/>
    <w:rsid w:val="00F042C6"/>
    <w:rsid w:val="00F0433D"/>
    <w:rsid w:val="00F05B21"/>
    <w:rsid w:val="00F07B97"/>
    <w:rsid w:val="00F07E6F"/>
    <w:rsid w:val="00F12892"/>
    <w:rsid w:val="00F129DC"/>
    <w:rsid w:val="00F12A39"/>
    <w:rsid w:val="00F13211"/>
    <w:rsid w:val="00F1322E"/>
    <w:rsid w:val="00F13431"/>
    <w:rsid w:val="00F135CF"/>
    <w:rsid w:val="00F1566D"/>
    <w:rsid w:val="00F159F3"/>
    <w:rsid w:val="00F16FE4"/>
    <w:rsid w:val="00F237D1"/>
    <w:rsid w:val="00F25BE1"/>
    <w:rsid w:val="00F26AAE"/>
    <w:rsid w:val="00F26D42"/>
    <w:rsid w:val="00F3009C"/>
    <w:rsid w:val="00F319B3"/>
    <w:rsid w:val="00F31C46"/>
    <w:rsid w:val="00F31FE8"/>
    <w:rsid w:val="00F32218"/>
    <w:rsid w:val="00F3365D"/>
    <w:rsid w:val="00F3477C"/>
    <w:rsid w:val="00F34B49"/>
    <w:rsid w:val="00F34FC3"/>
    <w:rsid w:val="00F35A56"/>
    <w:rsid w:val="00F3696A"/>
    <w:rsid w:val="00F372BC"/>
    <w:rsid w:val="00F37644"/>
    <w:rsid w:val="00F37676"/>
    <w:rsid w:val="00F40AF8"/>
    <w:rsid w:val="00F417BF"/>
    <w:rsid w:val="00F43E36"/>
    <w:rsid w:val="00F44145"/>
    <w:rsid w:val="00F455D4"/>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CBA"/>
    <w:rsid w:val="00F72D9B"/>
    <w:rsid w:val="00F7313E"/>
    <w:rsid w:val="00F73E79"/>
    <w:rsid w:val="00F746F0"/>
    <w:rsid w:val="00F74EA6"/>
    <w:rsid w:val="00F75286"/>
    <w:rsid w:val="00F77B75"/>
    <w:rsid w:val="00F8171C"/>
    <w:rsid w:val="00F827BF"/>
    <w:rsid w:val="00F84662"/>
    <w:rsid w:val="00F84D29"/>
    <w:rsid w:val="00F86EA1"/>
    <w:rsid w:val="00F92BE3"/>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53DA"/>
    <w:rsid w:val="00FA6015"/>
    <w:rsid w:val="00FA70D8"/>
    <w:rsid w:val="00FA7303"/>
    <w:rsid w:val="00FA7375"/>
    <w:rsid w:val="00FA7943"/>
    <w:rsid w:val="00FB00BD"/>
    <w:rsid w:val="00FB0449"/>
    <w:rsid w:val="00FB1541"/>
    <w:rsid w:val="00FB1EFF"/>
    <w:rsid w:val="00FB2905"/>
    <w:rsid w:val="00FB3F81"/>
    <w:rsid w:val="00FB44EF"/>
    <w:rsid w:val="00FB4B34"/>
    <w:rsid w:val="00FB4B41"/>
    <w:rsid w:val="00FB4D12"/>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94D"/>
    <w:rsid w:val="00FD1144"/>
    <w:rsid w:val="00FD20DB"/>
    <w:rsid w:val="00FD20E5"/>
    <w:rsid w:val="00FD32F5"/>
    <w:rsid w:val="00FD637E"/>
    <w:rsid w:val="00FD7EE5"/>
    <w:rsid w:val="00FE1403"/>
    <w:rsid w:val="00FE16D1"/>
    <w:rsid w:val="00FE1979"/>
    <w:rsid w:val="00FE1C28"/>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A31F6"/>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Data" Target="diagrams/data1.xml"/><Relationship Id="rId26" Type="http://schemas.openxmlformats.org/officeDocument/2006/relationships/diagramQuickStyle" Target="diagrams/quickStyle2.xml"/><Relationship Id="rId39" Type="http://schemas.microsoft.com/office/2007/relationships/diagramDrawing" Target="diagrams/drawing4.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Layout" Target="diagrams/layout5.xml"/><Relationship Id="rId47" Type="http://schemas.openxmlformats.org/officeDocument/2006/relationships/image" Target="media/image8.png"/><Relationship Id="rId50" Type="http://schemas.openxmlformats.org/officeDocument/2006/relationships/diagramData" Target="diagrams/data6.xml"/><Relationship Id="rId55" Type="http://schemas.openxmlformats.org/officeDocument/2006/relationships/header" Target="header3.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image" Target="media/image7.png"/><Relationship Id="rId45" Type="http://schemas.microsoft.com/office/2007/relationships/diagramDrawing" Target="diagrams/drawing5.xml"/><Relationship Id="rId53" Type="http://schemas.openxmlformats.org/officeDocument/2006/relationships/diagramColors" Target="diagrams/colors6.xml"/><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diagramLayout" Target="diagrams/layou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QuickStyle" Target="diagrams/quickStyle5.xml"/><Relationship Id="rId48" Type="http://schemas.openxmlformats.org/officeDocument/2006/relationships/image" Target="media/image9.png"/><Relationship Id="rId56" Type="http://schemas.openxmlformats.org/officeDocument/2006/relationships/header" Target="header4.xml"/><Relationship Id="rId8" Type="http://schemas.openxmlformats.org/officeDocument/2006/relationships/comments" Target="comments.xml"/><Relationship Id="rId51" Type="http://schemas.openxmlformats.org/officeDocument/2006/relationships/diagramLayout" Target="diagrams/layout6.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customXml" Target="ink/ink1.xml"/><Relationship Id="rId59" Type="http://schemas.microsoft.com/office/2011/relationships/people" Target="people.xml"/><Relationship Id="rId20" Type="http://schemas.openxmlformats.org/officeDocument/2006/relationships/diagramQuickStyle" Target="diagrams/quickStyle1.xml"/><Relationship Id="rId41" Type="http://schemas.openxmlformats.org/officeDocument/2006/relationships/diagramData" Target="diagrams/data5.xml"/><Relationship Id="rId54" Type="http://schemas.microsoft.com/office/2007/relationships/diagramDrawing" Target="diagrams/drawing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image" Target="media/image10.png"/><Relationship Id="rId57" Type="http://schemas.openxmlformats.org/officeDocument/2006/relationships/header" Target="header5.xml"/><Relationship Id="rId10" Type="http://schemas.microsoft.com/office/2016/09/relationships/commentsIds" Target="commentsIds.xml"/><Relationship Id="rId31" Type="http://schemas.openxmlformats.org/officeDocument/2006/relationships/diagramQuickStyle" Target="diagrams/quickStyle3.xml"/><Relationship Id="rId44" Type="http://schemas.openxmlformats.org/officeDocument/2006/relationships/diagramColors" Target="diagrams/colors5.xml"/><Relationship Id="rId52" Type="http://schemas.openxmlformats.org/officeDocument/2006/relationships/diagramQuickStyle" Target="diagrams/quickStyle6.xml"/><Relationship Id="rId6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E39C9C71-C3D1-492F-852B-99E6A395011D}" type="doc">
      <dgm:prSet loTypeId="urn:microsoft.com/office/officeart/2005/8/layout/process1" loCatId="process" qsTypeId="urn:microsoft.com/office/officeart/2005/8/quickstyle/simple1" qsCatId="simple" csTypeId="urn:microsoft.com/office/officeart/2005/8/colors/accent0_3" csCatId="mainScheme" phldr="1"/>
      <dgm:spPr/>
    </dgm:pt>
    <dgm:pt modelId="{E712ACB1-F546-4F71-A8F2-7ACE02AA3FB9}">
      <dgm:prSet phldrT="[Texto]" custT="1"/>
      <dgm:spPr/>
      <dgm:t>
        <a:bodyPr/>
        <a:lstStyle/>
        <a:p>
          <a:r>
            <a:rPr lang="pt-BR" sz="1400"/>
            <a:t>Identificação do contexto</a:t>
          </a:r>
        </a:p>
      </dgm:t>
    </dgm:pt>
    <dgm:pt modelId="{EB81E66C-16E2-4F4C-9614-2DEFAE0704B3}" type="parTrans" cxnId="{DD8CE2DB-E691-4B14-A4C9-F2907BDD22E0}">
      <dgm:prSet/>
      <dgm:spPr/>
      <dgm:t>
        <a:bodyPr/>
        <a:lstStyle/>
        <a:p>
          <a:endParaRPr lang="pt-BR" sz="1600"/>
        </a:p>
      </dgm:t>
    </dgm:pt>
    <dgm:pt modelId="{426DDEAF-DC5E-4EE1-83BD-EC37E6088684}" type="sibTrans" cxnId="{DD8CE2DB-E691-4B14-A4C9-F2907BDD22E0}">
      <dgm:prSet custT="1"/>
      <dgm:spPr/>
      <dgm:t>
        <a:bodyPr/>
        <a:lstStyle/>
        <a:p>
          <a:endParaRPr lang="pt-BR" sz="1200"/>
        </a:p>
      </dgm:t>
    </dgm:pt>
    <dgm:pt modelId="{08F2E1C4-1199-435F-87BF-CEB6114A1203}">
      <dgm:prSet phldrT="[Texto]" custT="1"/>
      <dgm:spPr/>
      <dgm:t>
        <a:bodyPr/>
        <a:lstStyle/>
        <a:p>
          <a:r>
            <a:rPr lang="pt-BR" sz="1400"/>
            <a:t>Classificação dos dados</a:t>
          </a:r>
        </a:p>
      </dgm:t>
    </dgm:pt>
    <dgm:pt modelId="{CBC0660A-FE21-4BB7-8F28-BB00AD3169BD}" type="parTrans" cxnId="{6145209C-5F7B-4E15-B820-93B10D35F0DD}">
      <dgm:prSet/>
      <dgm:spPr/>
      <dgm:t>
        <a:bodyPr/>
        <a:lstStyle/>
        <a:p>
          <a:endParaRPr lang="pt-BR" sz="1600"/>
        </a:p>
      </dgm:t>
    </dgm:pt>
    <dgm:pt modelId="{3FC3C5EC-84A3-4C7E-8533-2441579AD7EC}" type="sibTrans" cxnId="{6145209C-5F7B-4E15-B820-93B10D35F0DD}">
      <dgm:prSet custT="1"/>
      <dgm:spPr/>
      <dgm:t>
        <a:bodyPr/>
        <a:lstStyle/>
        <a:p>
          <a:endParaRPr lang="pt-BR" sz="1200"/>
        </a:p>
      </dgm:t>
    </dgm:pt>
    <dgm:pt modelId="{288D12DA-4F5D-496B-A71E-EDA30ED02422}">
      <dgm:prSet phldrT="[Texto]" custT="1"/>
      <dgm:spPr/>
      <dgm:t>
        <a:bodyPr/>
        <a:lstStyle/>
        <a:p>
          <a:r>
            <a:rPr lang="pt-BR" sz="1400"/>
            <a:t>Recomendação musical</a:t>
          </a:r>
        </a:p>
      </dgm:t>
    </dgm:pt>
    <dgm:pt modelId="{DB8CF7A1-C501-4667-8416-4E7F8CE029D0}" type="parTrans" cxnId="{4D4FC861-4A37-4F31-BBF3-95B4A927FC09}">
      <dgm:prSet/>
      <dgm:spPr/>
      <dgm:t>
        <a:bodyPr/>
        <a:lstStyle/>
        <a:p>
          <a:endParaRPr lang="pt-BR" sz="1600"/>
        </a:p>
      </dgm:t>
    </dgm:pt>
    <dgm:pt modelId="{FC1AEE8D-3087-45EE-B0A0-E485A0B4E26D}" type="sibTrans" cxnId="{4D4FC861-4A37-4F31-BBF3-95B4A927FC09}">
      <dgm:prSet/>
      <dgm:spPr/>
      <dgm:t>
        <a:bodyPr/>
        <a:lstStyle/>
        <a:p>
          <a:endParaRPr lang="pt-BR" sz="1600"/>
        </a:p>
      </dgm:t>
    </dgm:pt>
    <dgm:pt modelId="{E1B118BA-CEAD-4287-99DF-21EB9F3EB687}" type="pres">
      <dgm:prSet presAssocID="{E39C9C71-C3D1-492F-852B-99E6A395011D}" presName="Name0" presStyleCnt="0">
        <dgm:presLayoutVars>
          <dgm:dir/>
          <dgm:resizeHandles val="exact"/>
        </dgm:presLayoutVars>
      </dgm:prSet>
      <dgm:spPr/>
    </dgm:pt>
    <dgm:pt modelId="{65B28B34-05A6-4C4F-8B3C-741C1ECF5CA8}" type="pres">
      <dgm:prSet presAssocID="{E712ACB1-F546-4F71-A8F2-7ACE02AA3FB9}" presName="node" presStyleLbl="node1" presStyleIdx="0" presStyleCnt="3">
        <dgm:presLayoutVars>
          <dgm:bulletEnabled val="1"/>
        </dgm:presLayoutVars>
      </dgm:prSet>
      <dgm:spPr/>
    </dgm:pt>
    <dgm:pt modelId="{B458DDEF-242E-4E58-AAEE-1AB6B43B4F63}" type="pres">
      <dgm:prSet presAssocID="{426DDEAF-DC5E-4EE1-83BD-EC37E6088684}" presName="sibTrans" presStyleLbl="sibTrans2D1" presStyleIdx="0" presStyleCnt="2"/>
      <dgm:spPr/>
    </dgm:pt>
    <dgm:pt modelId="{C072591B-869A-48E1-AE13-12E1AF1B3A3C}" type="pres">
      <dgm:prSet presAssocID="{426DDEAF-DC5E-4EE1-83BD-EC37E6088684}" presName="connectorText" presStyleLbl="sibTrans2D1" presStyleIdx="0" presStyleCnt="2"/>
      <dgm:spPr/>
    </dgm:pt>
    <dgm:pt modelId="{5B799C4D-8166-48B4-B0CC-2AF53FE7C2C9}" type="pres">
      <dgm:prSet presAssocID="{08F2E1C4-1199-435F-87BF-CEB6114A1203}" presName="node" presStyleLbl="node1" presStyleIdx="1" presStyleCnt="3">
        <dgm:presLayoutVars>
          <dgm:bulletEnabled val="1"/>
        </dgm:presLayoutVars>
      </dgm:prSet>
      <dgm:spPr/>
    </dgm:pt>
    <dgm:pt modelId="{EEA7F268-E89A-4596-AFFE-E4EAA58890E3}" type="pres">
      <dgm:prSet presAssocID="{3FC3C5EC-84A3-4C7E-8533-2441579AD7EC}" presName="sibTrans" presStyleLbl="sibTrans2D1" presStyleIdx="1" presStyleCnt="2"/>
      <dgm:spPr/>
    </dgm:pt>
    <dgm:pt modelId="{FBEC8061-C8B6-4697-BB96-9D6360DA2114}" type="pres">
      <dgm:prSet presAssocID="{3FC3C5EC-84A3-4C7E-8533-2441579AD7EC}" presName="connectorText" presStyleLbl="sibTrans2D1" presStyleIdx="1" presStyleCnt="2"/>
      <dgm:spPr/>
    </dgm:pt>
    <dgm:pt modelId="{43BB2A8F-0B9C-4F48-9F99-B065F386EFEF}" type="pres">
      <dgm:prSet presAssocID="{288D12DA-4F5D-496B-A71E-EDA30ED02422}" presName="node" presStyleLbl="node1" presStyleIdx="2" presStyleCnt="3">
        <dgm:presLayoutVars>
          <dgm:bulletEnabled val="1"/>
        </dgm:presLayoutVars>
      </dgm:prSet>
      <dgm:spPr/>
    </dgm:pt>
  </dgm:ptLst>
  <dgm:cxnLst>
    <dgm:cxn modelId="{2F2A2F15-0078-4E6A-9C5B-DD88D09E05A9}" type="presOf" srcId="{E39C9C71-C3D1-492F-852B-99E6A395011D}" destId="{E1B118BA-CEAD-4287-99DF-21EB9F3EB687}" srcOrd="0" destOrd="0" presId="urn:microsoft.com/office/officeart/2005/8/layout/process1"/>
    <dgm:cxn modelId="{159F2D20-F320-4BCD-96D8-B9D4363305D0}" type="presOf" srcId="{3FC3C5EC-84A3-4C7E-8533-2441579AD7EC}" destId="{EEA7F268-E89A-4596-AFFE-E4EAA58890E3}" srcOrd="0" destOrd="0" presId="urn:microsoft.com/office/officeart/2005/8/layout/process1"/>
    <dgm:cxn modelId="{4D4FC861-4A37-4F31-BBF3-95B4A927FC09}" srcId="{E39C9C71-C3D1-492F-852B-99E6A395011D}" destId="{288D12DA-4F5D-496B-A71E-EDA30ED02422}" srcOrd="2" destOrd="0" parTransId="{DB8CF7A1-C501-4667-8416-4E7F8CE029D0}" sibTransId="{FC1AEE8D-3087-45EE-B0A0-E485A0B4E26D}"/>
    <dgm:cxn modelId="{D2C0C868-6663-4AEF-BA51-147C86B07408}" type="presOf" srcId="{08F2E1C4-1199-435F-87BF-CEB6114A1203}" destId="{5B799C4D-8166-48B4-B0CC-2AF53FE7C2C9}" srcOrd="0" destOrd="0" presId="urn:microsoft.com/office/officeart/2005/8/layout/process1"/>
    <dgm:cxn modelId="{EDF65451-E9AD-4EB1-91B5-238D9B974025}" type="presOf" srcId="{426DDEAF-DC5E-4EE1-83BD-EC37E6088684}" destId="{C072591B-869A-48E1-AE13-12E1AF1B3A3C}" srcOrd="1" destOrd="0" presId="urn:microsoft.com/office/officeart/2005/8/layout/process1"/>
    <dgm:cxn modelId="{A2B96A87-8864-4DC3-A9D7-424E630F9125}" type="presOf" srcId="{3FC3C5EC-84A3-4C7E-8533-2441579AD7EC}" destId="{FBEC8061-C8B6-4697-BB96-9D6360DA2114}" srcOrd="1" destOrd="0" presId="urn:microsoft.com/office/officeart/2005/8/layout/process1"/>
    <dgm:cxn modelId="{8E350088-3815-4B46-8301-48C34DB3CE72}" type="presOf" srcId="{E712ACB1-F546-4F71-A8F2-7ACE02AA3FB9}" destId="{65B28B34-05A6-4C4F-8B3C-741C1ECF5CA8}" srcOrd="0" destOrd="0" presId="urn:microsoft.com/office/officeart/2005/8/layout/process1"/>
    <dgm:cxn modelId="{6145209C-5F7B-4E15-B820-93B10D35F0DD}" srcId="{E39C9C71-C3D1-492F-852B-99E6A395011D}" destId="{08F2E1C4-1199-435F-87BF-CEB6114A1203}" srcOrd="1" destOrd="0" parTransId="{CBC0660A-FE21-4BB7-8F28-BB00AD3169BD}" sibTransId="{3FC3C5EC-84A3-4C7E-8533-2441579AD7EC}"/>
    <dgm:cxn modelId="{9A799AB9-F8E0-4A36-A13D-919BE97ED4B6}" type="presOf" srcId="{288D12DA-4F5D-496B-A71E-EDA30ED02422}" destId="{43BB2A8F-0B9C-4F48-9F99-B065F386EFEF}" srcOrd="0" destOrd="0" presId="urn:microsoft.com/office/officeart/2005/8/layout/process1"/>
    <dgm:cxn modelId="{DD8CE2DB-E691-4B14-A4C9-F2907BDD22E0}" srcId="{E39C9C71-C3D1-492F-852B-99E6A395011D}" destId="{E712ACB1-F546-4F71-A8F2-7ACE02AA3FB9}" srcOrd="0" destOrd="0" parTransId="{EB81E66C-16E2-4F4C-9614-2DEFAE0704B3}" sibTransId="{426DDEAF-DC5E-4EE1-83BD-EC37E6088684}"/>
    <dgm:cxn modelId="{EB1AB2E1-8420-46D0-8E9C-97B67FF8FB9C}" type="presOf" srcId="{426DDEAF-DC5E-4EE1-83BD-EC37E6088684}" destId="{B458DDEF-242E-4E58-AAEE-1AB6B43B4F63}" srcOrd="0" destOrd="0" presId="urn:microsoft.com/office/officeart/2005/8/layout/process1"/>
    <dgm:cxn modelId="{9029FD9E-1903-4794-8D87-F9E9D72051A3}" type="presParOf" srcId="{E1B118BA-CEAD-4287-99DF-21EB9F3EB687}" destId="{65B28B34-05A6-4C4F-8B3C-741C1ECF5CA8}" srcOrd="0" destOrd="0" presId="urn:microsoft.com/office/officeart/2005/8/layout/process1"/>
    <dgm:cxn modelId="{5D7E12BB-0419-4614-9E3E-7CCD98D77DB6}" type="presParOf" srcId="{E1B118BA-CEAD-4287-99DF-21EB9F3EB687}" destId="{B458DDEF-242E-4E58-AAEE-1AB6B43B4F63}" srcOrd="1" destOrd="0" presId="urn:microsoft.com/office/officeart/2005/8/layout/process1"/>
    <dgm:cxn modelId="{9CED0DD6-1ADF-4196-8A64-8F02A73B67EB}" type="presParOf" srcId="{B458DDEF-242E-4E58-AAEE-1AB6B43B4F63}" destId="{C072591B-869A-48E1-AE13-12E1AF1B3A3C}" srcOrd="0" destOrd="0" presId="urn:microsoft.com/office/officeart/2005/8/layout/process1"/>
    <dgm:cxn modelId="{837D0910-912E-4100-97AA-391DFD037AD6}" type="presParOf" srcId="{E1B118BA-CEAD-4287-99DF-21EB9F3EB687}" destId="{5B799C4D-8166-48B4-B0CC-2AF53FE7C2C9}" srcOrd="2" destOrd="0" presId="urn:microsoft.com/office/officeart/2005/8/layout/process1"/>
    <dgm:cxn modelId="{81F7CF3C-F53E-4F87-AAD0-518D7C53109E}" type="presParOf" srcId="{E1B118BA-CEAD-4287-99DF-21EB9F3EB687}" destId="{EEA7F268-E89A-4596-AFFE-E4EAA58890E3}" srcOrd="3" destOrd="0" presId="urn:microsoft.com/office/officeart/2005/8/layout/process1"/>
    <dgm:cxn modelId="{6F0F25AE-45BC-44A4-8D2F-DB920DB04292}" type="presParOf" srcId="{EEA7F268-E89A-4596-AFFE-E4EAA58890E3}" destId="{FBEC8061-C8B6-4697-BB96-9D6360DA2114}" srcOrd="0" destOrd="0" presId="urn:microsoft.com/office/officeart/2005/8/layout/process1"/>
    <dgm:cxn modelId="{7F21A522-C9C1-4B61-975D-92F03697DAE0}" type="presParOf" srcId="{E1B118BA-CEAD-4287-99DF-21EB9F3EB687}" destId="{43BB2A8F-0B9C-4F48-9F99-B065F386EFEF}" srcOrd="4" destOrd="0" presId="urn:microsoft.com/office/officeart/2005/8/layout/process1"/>
  </dgm:cxnLst>
  <dgm:bg/>
  <dgm:whole/>
  <dgm:extLst>
    <a:ext uri="http://schemas.microsoft.com/office/drawing/2008/diagram">
      <dsp:dataModelExt xmlns:dsp="http://schemas.microsoft.com/office/drawing/2008/diagram" relId="rId5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B28B34-05A6-4C4F-8B3C-741C1ECF5CA8}">
      <dsp:nvSpPr>
        <dsp:cNvPr id="0" name=""/>
        <dsp:cNvSpPr/>
      </dsp:nvSpPr>
      <dsp:spPr>
        <a:xfrm>
          <a:off x="4822"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Identificação do contexto</a:t>
          </a:r>
        </a:p>
      </dsp:txBody>
      <dsp:txXfrm>
        <a:off x="30150" y="601332"/>
        <a:ext cx="1390595" cy="814094"/>
      </dsp:txXfrm>
    </dsp:sp>
    <dsp:sp modelId="{B458DDEF-242E-4E58-AAEE-1AB6B43B4F63}">
      <dsp:nvSpPr>
        <dsp:cNvPr id="0" name=""/>
        <dsp:cNvSpPr/>
      </dsp:nvSpPr>
      <dsp:spPr>
        <a:xfrm>
          <a:off x="1590198"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pt-BR" sz="1200" kern="1200"/>
        </a:p>
      </dsp:txBody>
      <dsp:txXfrm>
        <a:off x="1590198" y="901150"/>
        <a:ext cx="213882" cy="214458"/>
      </dsp:txXfrm>
    </dsp:sp>
    <dsp:sp modelId="{5B799C4D-8166-48B4-B0CC-2AF53FE7C2C9}">
      <dsp:nvSpPr>
        <dsp:cNvPr id="0" name=""/>
        <dsp:cNvSpPr/>
      </dsp:nvSpPr>
      <dsp:spPr>
        <a:xfrm>
          <a:off x="2022574"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Classificação dos dados</a:t>
          </a:r>
        </a:p>
      </dsp:txBody>
      <dsp:txXfrm>
        <a:off x="2047902" y="601332"/>
        <a:ext cx="1390595" cy="814094"/>
      </dsp:txXfrm>
    </dsp:sp>
    <dsp:sp modelId="{EEA7F268-E89A-4596-AFFE-E4EAA58890E3}">
      <dsp:nvSpPr>
        <dsp:cNvPr id="0" name=""/>
        <dsp:cNvSpPr/>
      </dsp:nvSpPr>
      <dsp:spPr>
        <a:xfrm>
          <a:off x="3607950"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pt-BR" sz="1200" kern="1200"/>
        </a:p>
      </dsp:txBody>
      <dsp:txXfrm>
        <a:off x="3607950" y="901150"/>
        <a:ext cx="213882" cy="214458"/>
      </dsp:txXfrm>
    </dsp:sp>
    <dsp:sp modelId="{43BB2A8F-0B9C-4F48-9F99-B065F386EFEF}">
      <dsp:nvSpPr>
        <dsp:cNvPr id="0" name=""/>
        <dsp:cNvSpPr/>
      </dsp:nvSpPr>
      <dsp:spPr>
        <a:xfrm>
          <a:off x="4040326"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Recomendação musical</a:t>
          </a:r>
        </a:p>
      </dsp:txBody>
      <dsp:txXfrm>
        <a:off x="4065654" y="601332"/>
        <a:ext cx="1390595" cy="81409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6.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0-08-15T18:56:19.767"/>
    </inkml:context>
    <inkml:brush xml:id="br0">
      <inkml:brushProperty name="width" value="0.05" units="cm"/>
      <inkml:brushProperty name="height" value="0.05" units="cm"/>
      <inkml:brushProperty name="color" value="#FF0066"/>
    </inkml:brush>
  </inkml:definitions>
  <inkml:trace contextRef="#ctx0" brushRef="#br0">3674 340 24575,'-8'0'0,"-26"0"0,-7 10 0,-38 15 0,7 13 0,-9 12-845,7 4 845,1 2 0,-1-1 0,29-16 0,-3 1-562,0-5 0,-1 2 562,-10 10 0,0 0 0,5-4 0,0 0 0,1 0 0,0-1 0,4-1 0,2 0 0,2 0 0,1-1-337,1 0 0,1-1 337,6-1 0,1 0 0,-3 1 0,1-1 0,4 3 0,1 0 0,-7 2 0,0 1 0,4 6 0,1 0 0,-6-2 0,0 0 0,6 3 0,-1-1 0,-5-2 0,0-1 0,6-1 0,1 0 0,-5 2 0,2-2 0,-14 24 0,10-20 0,2-3 0,-1-2-72,3-1 1,1 1 71,-4 1 568,-9 19-568,9-10 0,1 0 0,-3 15 0,5-5 0,-1 14 0,8-3 802,-1 10-802,4 2 0,10-32 0,-1 0 0,1-7 0,1 0 0,0 12 0,0 1-204,-3-4 0,-3 0 204,1 4 0,-1 0 0,0 1 0,-2-1 0,-3 1 0,-2-1 0,0 2 0,-1 0 0,1-1 0,-2 0 0,-4-2 0,-1-1 0,3 0 0,0-2 0,1-6 0,1-2-89,-21 33 89,8 2 0,4-27 0,8 10 0,-6-13 0,15-8 499,-3-2-499,10-5 1154,1-6-1154,4-2 260,-3 0-260,2-3 0,-3 8 0,5-8 0,-1 8 0,1-3 0,-5 0 0,4 4 0,-4-10 0,5 4 0,0-5 0,4-6 0,-3 5 0,7-8 0,-7 7 0,7-3 0,-3 5 0,4 0 0,0 0 0,0 5 0,0-3 0,0 9 0,0-5 0,0 7 0,0-1 0,0-1 0,5 0 0,5 0 0,1 2 0,7-1 0,-3 0 0,5 1 0,-1-7 0,5 7 0,-4-12 0,4 6 0,-1-6 0,-3 0 0,8 1 0,-4-1 0,6 2 0,4-5 0,2 4 0,-2-8 0,7 9 0,-7-14 0,7 8 0,-2-9 0,0 0 0,7 0 0,-5-6 0,10 2 0,28 4 0,-3-2 0,-25-5 0,0 0 0,35-1 0,0-2 0,8-5 0,-7 0-276,-36 0 0,0 0 276,44 0 0,-43 1 0,0-2 0,0-1 0,0-1 0,4-3 0,1-2 0,-5-4 0,2-2-584,11-3 1,1-3 583,-7-3 0,1-1 0,6 2 0,2 0 0,0-2 0,-1-1 0,-4 1 0,1 0 0,3-1 0,0 0 0,-4-3 0,-1 0 0,-5 1 0,0 1 0,4 1 0,0 1 0,-8-2 0,-1 2 0,5 2 0,0 2 0,-6 0 0,0 1 0,1 0 0,0 0-344,-1 6 0,0 0 344,2-3 0,-2 0 0,29-8 0,-21 7 0,-1 1 0,6-4 0,0 1 0,-2-1 0,-7 2 0,35-13 0,-34 5 0,13-4 0,-1-4 0,-6 1 0,5-2 0,11-6 0,-13 6 0,-19 13 0,-1 1 0,18-8 0,21-6 0,-6 10 0,-7-4 0,12 5 0,5-7 0,-19 11 0,-15-1 0,-2 0 0,-6 6 500,29-14-500,-33 9 1156,4 3-1156,-11-3 751,-3 2-751,-3-1 0,-7 0 0,1-8 0,-6 5 0,-2-10 0,2-1 0,-7-4 0,5-2 0,-6-5 0,1 3 0,1-11 0,0-17 0,0 3 0,0-4 0,-5-20 0,-2 37 0,-4-47 0,0 12 0,0-2 0,0 37 0,0 1 0,0-43 0,0-5 0,0 43 0,0 0 0,0-35 0,0 22 0,0 2 0,0-4 0,0-5 0,0-2-1084,0-19 1084,0 29 0,0 2 0,0-16 0,0 24 0,0 2 0,0 2 0,0 4 0,0 0 0,0-3 0,0-4 0,0 5 0,0 14 0,0-4 0,0 15 0,0-3 1084,0 5-1084,0 3 0,0-1 0,0 6 0,0-7 0,0 8 0,0-9 0,0 4 0,0-15 0,0 8 0,0-13 0,0 2 0,0-11 0,0 8 0,0-8 0,0 16 0,0-12 0,0 7 0,0-13 0,0 21 0,0-13 0,0 3 0,0 7 0,0-15 0,0 10 0,0 2 0,0-13 0,0 11 0,0 1 0,0 6 0,0 7 0,0-1 0,0-4 0,0 3 0,0-3 0,0-1 0,0 5 0,0-11 0,0 6 0,0-7 0,0 1 0,0-5 0,0 3 0,0-2 0,0 2 0,0 2 0,0 0 0,0 5 0,0-9 0,-4 6 0,-2-9 0,-4 5 0,0 1 0,-4 0 0,3 0 0,-3-1 0,-1-4 0,0 3 0,-5-4 0,-4 10 0,-2-4 0,-4 8 0,-5-4 0,6 10 0,-4 2 0,1 4 0,-2 1 0,0 3 0,-3 1 0,-10-2 0,10 9 0,-35-3 0,20 10 0,-25 0 0,1 0 0,-2 0 0,-8 0 0,14 0 0,-2 0 0,4 6 0,7 0 0,-12 0 0,20 4 0,1-9 0,-9 8 0,25-8 0,-12 7 0,22-7 0,1 7 0,5-3 0,-4 4 0,3-1 0,1 1 0,-4 0 0,4 3 0,-5 2 0,-1 4 0,1 0 0,0 0 0,-1 6 0,-5-4 0,8 2 0,-6-3 0,13-6 0,-3-1 0,8-4 0,2 4 0,-1-3 0,-1 2 0,-3 1 0,-1-3 0,1 7 0,-6-7 0,4 3 0,-8-3 0,13-1 0,-8 1 0,13-2 0,-4-2 0,5-2 0,0-3 0,-1 0 0,-2 0 0,2 0 0,-6 0 0,1 0 0,-3-7 0,-6 1 0,5-6 0,-1-1 0,2 1 0,7-1 0,-6 1 0,10 4 0,-6 1 0,10-1 0,-2 4 0,3 1 0</inkml:trace>
</inkml:ink>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39</TotalTime>
  <Pages>49</Pages>
  <Words>14037</Words>
  <Characters>75802</Characters>
  <Application>Microsoft Office Word</Application>
  <DocSecurity>0</DocSecurity>
  <Lines>631</Lines>
  <Paragraphs>17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89660</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555</cp:revision>
  <cp:lastPrinted>2003-10-22T01:33:00Z</cp:lastPrinted>
  <dcterms:created xsi:type="dcterms:W3CDTF">2020-07-01T22:52:00Z</dcterms:created>
  <dcterms:modified xsi:type="dcterms:W3CDTF">2020-08-21T0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